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472D0" w14:textId="6F35E6A2"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0F06CE9A" w:rsidR="00493C01" w:rsidRDefault="00493C01" w:rsidP="00493C01">
      <w:r>
        <w:t>1 Department of Biological Sciences</w:t>
      </w:r>
      <w:r w:rsidR="00237880">
        <w:t xml:space="preserve"> and Environmental Science and Design Research initiative, </w:t>
      </w:r>
      <w:bookmarkStart w:id="0" w:name="_GoBack"/>
      <w:bookmarkEnd w:id="0"/>
      <w:r>
        <w:t xml:space="preserve">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50E3DC1B"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w:t>
      </w:r>
      <w:r w:rsidR="00015144" w:rsidRPr="0014050F">
        <w:t>a</w:t>
      </w:r>
      <w:r w:rsidR="00015144">
        <w:t>lgorithmic</w:t>
      </w:r>
      <w:r w:rsidR="00015144" w:rsidRPr="0014050F">
        <w:t xml:space="preserve">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51F81B0A"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s</w:t>
      </w:r>
      <w:r w:rsidR="0025408B">
        <w:t xml:space="preserve"> with nonlinear dynamic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w:t>
      </w:r>
      <w:r w:rsidR="00AF0366" w:rsidRPr="0014050F">
        <w:t xml:space="preserve"> </w:t>
      </w:r>
      <w:r w:rsidR="00493C01" w:rsidRPr="0014050F">
        <w:t>break point combination</w:t>
      </w:r>
      <w:r w:rsidR="00EC7CC2">
        <w:t>s</w:t>
      </w:r>
      <w:r w:rsidR="00493C01" w:rsidRPr="0014050F">
        <w:t xml:space="preserve"> using model </w:t>
      </w:r>
      <w:r w:rsidR="00913421" w:rsidRPr="0014050F">
        <w:t>selection</w:t>
      </w:r>
      <w:r w:rsidR="008C63B2">
        <w:t xml:space="preserve">, </w:t>
      </w:r>
      <w:r w:rsidR="00FA21FA">
        <w:t>assign</w:t>
      </w:r>
      <w:r w:rsidR="008C63B2">
        <w:t>ing</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w:t>
      </w:r>
      <w:r w:rsidR="00493C01" w:rsidRPr="0014050F">
        <w:t>case studies</w:t>
      </w:r>
      <w:r w:rsidR="0024464F">
        <w:t>.</w:t>
      </w:r>
      <w:r>
        <w:t xml:space="preserve"> </w:t>
      </w:r>
      <w:r w:rsidR="0084777E">
        <w:t>U</w:t>
      </w:r>
      <w:r w:rsidR="00493C01" w:rsidRPr="0014050F">
        <w:t xml:space="preserve">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B1763E">
        <w:t xml:space="preserve">with weights averaging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for the</w:t>
      </w:r>
      <w:r w:rsidR="005359A1">
        <w:t xml:space="preserve"> conservation</w:t>
      </w:r>
      <w:r w:rsidR="009A0B2F">
        <w:t xml:space="preserve"> </w:t>
      </w:r>
      <w:r w:rsidR="00011F4A">
        <w:t>case stud</w:t>
      </w:r>
      <w:r w:rsidR="005359A1">
        <w:t>y</w:t>
      </w:r>
      <w:r w:rsidR="00011F4A">
        <w:t xml:space="preserve"> highlight a </w:t>
      </w:r>
      <w:r w:rsidR="0024464F">
        <w:t xml:space="preserve">decline process </w:t>
      </w:r>
      <w:r w:rsidR="00F42619">
        <w:t xml:space="preserve">that </w:t>
      </w:r>
      <w:r w:rsidR="005359A1">
        <w:t xml:space="preserve">generally </w:t>
      </w:r>
      <w:r w:rsidR="00B35270">
        <w:t xml:space="preserve">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48B57BCF" w:rsidR="00493C01" w:rsidRDefault="00493C01" w:rsidP="00493C01">
      <w:r w:rsidRPr="0014050F">
        <w:t xml:space="preserve">When interpreted in the context of species biology, the </w:t>
      </w:r>
      <w:r w:rsidR="00676429">
        <w:t>Dynamic Shift Detector</w:t>
      </w:r>
      <w:r w:rsidR="00FF2CD6">
        <w:t xml:space="preserve"> </w:t>
      </w:r>
      <w:r w:rsidR="00F63325">
        <w:t xml:space="preserve">algorithm </w:t>
      </w:r>
      <w:r w:rsidR="0024464F">
        <w:t>can</w:t>
      </w:r>
      <w:r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Pr="0014050F">
        <w:t>species</w:t>
      </w:r>
      <w:r>
        <w:t>’</w:t>
      </w:r>
      <w:r w:rsidRPr="0014050F">
        <w:t xml:space="preserve"> dynamics. In an era of rapid global change, </w:t>
      </w:r>
      <w:r w:rsidR="009A0B2F">
        <w:t>such</w:t>
      </w:r>
      <w:r w:rsidRPr="0014050F">
        <w:t xml:space="preserve"> tools </w:t>
      </w:r>
      <w:r w:rsidR="009A0B2F">
        <w:t>can</w:t>
      </w:r>
      <w:r w:rsidR="002C017B">
        <w:t xml:space="preserve"> provide </w:t>
      </w:r>
      <w:r w:rsidR="00676429">
        <w:t xml:space="preserve">key insights into the </w:t>
      </w:r>
      <w:r w:rsidR="009A0B2F">
        <w:t xml:space="preserve">conditions under which </w:t>
      </w:r>
      <w:r w:rsidR="002C017B">
        <w:t xml:space="preserve">population </w:t>
      </w:r>
      <w:r w:rsidR="00C61E8D">
        <w:t>parameters</w:t>
      </w:r>
      <w:r w:rsidR="00676429">
        <w:t>, and their corresponding dynamics,</w:t>
      </w:r>
      <w:r w:rsidR="00FB7E03">
        <w:t xml:space="preserve"> c</w:t>
      </w:r>
      <w:r w:rsidR="00C61E8D">
        <w:t>an shift</w:t>
      </w:r>
      <w:r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68C563A8" w:rsidR="00CC5C18" w:rsidRPr="00C1333E" w:rsidRDefault="00CC5C18" w:rsidP="00493C01">
      <w:pPr>
        <w:rPr>
          <w:rFonts w:cstheme="minorHAnsi"/>
        </w:rPr>
      </w:pPr>
      <w:r w:rsidRPr="00C1333E">
        <w:rPr>
          <w:rFonts w:cstheme="minorHAnsi"/>
        </w:rPr>
        <w:t xml:space="preserve">Populations naturally fluctuate </w:t>
      </w:r>
      <w:r w:rsidR="009B653D">
        <w:rPr>
          <w:rFonts w:cstheme="minorHAnsi"/>
        </w:rPr>
        <w:t>in abundance</w:t>
      </w:r>
      <w:r w:rsidRPr="00C1333E">
        <w:rPr>
          <w:rFonts w:cstheme="minorHAnsi"/>
        </w:rPr>
        <w:t xml:space="preserv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changes </w:t>
      </w:r>
      <w:r w:rsidR="00F13755">
        <w:rPr>
          <w:rFonts w:cstheme="minorHAnsi"/>
        </w:rPr>
        <w:t xml:space="preserve">in </w:t>
      </w:r>
      <w:r w:rsidR="00CA4FC2">
        <w:rPr>
          <w:rFonts w:cstheme="minorHAnsi"/>
        </w:rPr>
        <w:t>population</w:t>
      </w:r>
      <w:r w:rsidR="00635211">
        <w:rPr>
          <w:rFonts w:cstheme="minorHAnsi"/>
        </w:rPr>
        <w:t>s</w:t>
      </w:r>
      <w:r w:rsidR="00CA4FC2">
        <w:rPr>
          <w:rFonts w:cstheme="minorHAnsi"/>
        </w:rPr>
        <w:t xml:space="preserve"> </w:t>
      </w:r>
      <w:r w:rsidRPr="00C1333E">
        <w:rPr>
          <w:rFonts w:cstheme="minorHAnsi"/>
        </w:rPr>
        <w:t>occur is difficult</w:t>
      </w:r>
      <w:r w:rsidR="00C1333E" w:rsidRPr="00C1333E">
        <w:rPr>
          <w:rFonts w:cstheme="minorHAnsi"/>
        </w:rPr>
        <w:t xml:space="preserve">. </w:t>
      </w:r>
      <w:r w:rsidRPr="00C1333E">
        <w:rPr>
          <w:rFonts w:cstheme="minorHAnsi"/>
          <w:shd w:val="clear" w:color="auto" w:fill="FFFFFF"/>
        </w:rPr>
        <w:t xml:space="preserve">In this </w:t>
      </w:r>
      <w:r w:rsidR="0084777E">
        <w:rPr>
          <w:rFonts w:cstheme="minorHAnsi"/>
          <w:shd w:val="clear" w:color="auto" w:fill="FFFFFF"/>
        </w:rPr>
        <w:t>study</w:t>
      </w:r>
      <w:r w:rsidRPr="00C1333E">
        <w:rPr>
          <w:rFonts w:cstheme="minorHAnsi"/>
          <w:shd w:val="clear" w:color="auto" w:fill="FFFFFF"/>
        </w:rPr>
        <w:t xml:space="preserve">,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6E4416">
        <w:rPr>
          <w:rFonts w:cstheme="minorHAnsi"/>
          <w:shd w:val="clear" w:color="auto" w:fill="FFFFFF"/>
        </w:rPr>
        <w:t xml:space="preserve">our </w:t>
      </w:r>
      <w:r w:rsidR="007B52FF">
        <w:rPr>
          <w:rFonts w:cstheme="minorHAnsi"/>
          <w:shd w:val="clear" w:color="auto" w:fill="FFFFFF"/>
        </w:rPr>
        <w:t xml:space="preserve">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w:t>
      </w:r>
      <w:r w:rsidR="00E06288">
        <w:rPr>
          <w:rFonts w:cstheme="minorHAnsi"/>
          <w:shd w:val="clear" w:color="auto" w:fill="FFFFFF"/>
        </w:rPr>
        <w:t>i.e</w:t>
      </w:r>
      <w:r w:rsidR="00A06148">
        <w:rPr>
          <w:rFonts w:cstheme="minorHAnsi"/>
          <w:shd w:val="clear" w:color="auto" w:fill="FFFFFF"/>
        </w:rPr>
        <w:t xml:space="preserve">.,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information-theoretic decision tools (i.e. Akaike's Information Criter</w:t>
      </w:r>
      <w:r w:rsidR="00017C71">
        <w:rPr>
          <w:rFonts w:cstheme="minorHAnsi"/>
          <w:shd w:val="clear" w:color="auto" w:fill="FFFFFF"/>
        </w:rPr>
        <w:t>i</w:t>
      </w:r>
      <w:r w:rsidRPr="00C1333E">
        <w:rPr>
          <w:rFonts w:cstheme="minorHAnsi"/>
          <w:shd w:val="clear" w:color="auto" w:fill="FFFFFF"/>
        </w:rPr>
        <w:t>on</w:t>
      </w:r>
      <w:r w:rsidR="00785091">
        <w:rPr>
          <w:rFonts w:cstheme="minorHAnsi"/>
          <w:shd w:val="clear" w:color="auto" w:fill="FFFFFF"/>
        </w:rPr>
        <w:t xml:space="preserve"> corrected for small sample sizes</w:t>
      </w:r>
      <w:r w:rsidRPr="00C1333E">
        <w:rPr>
          <w:rFonts w:cstheme="minorHAnsi"/>
          <w:shd w:val="clear" w:color="auto" w:fill="FFFFFF"/>
        </w:rPr>
        <w:t xml:space="preserve">) to determine best fits. </w:t>
      </w:r>
      <w:r w:rsidR="006E4416">
        <w:rPr>
          <w:rFonts w:cstheme="minorHAnsi"/>
          <w:shd w:val="clear" w:color="auto" w:fill="FFFFFF"/>
        </w:rPr>
        <w:t xml:space="preserve">Here, </w:t>
      </w:r>
      <w:r w:rsidRPr="00C1333E">
        <w:rPr>
          <w:rFonts w:cstheme="minorHAnsi"/>
          <w:shd w:val="clear" w:color="auto" w:fill="FFFFFF"/>
        </w:rPr>
        <w:t>we develop the</w:t>
      </w:r>
      <w:r w:rsidR="007D1D38">
        <w:rPr>
          <w:rFonts w:cstheme="minorHAnsi"/>
          <w:shd w:val="clear" w:color="auto" w:fill="FFFFFF"/>
        </w:rPr>
        <w:t xml:space="preserve"> approach,</w:t>
      </w:r>
      <w:r w:rsidRPr="00C1333E">
        <w:rPr>
          <w:rFonts w:cstheme="minorHAnsi"/>
          <w:shd w:val="clear" w:color="auto" w:fill="FFFFFF"/>
        </w:rPr>
        <w:t xml:space="preserve">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xml:space="preserve">, and apply the tool to two case studies: </w:t>
      </w:r>
      <w:r w:rsidR="00186CC9">
        <w:rPr>
          <w:rFonts w:cstheme="minorHAnsi"/>
          <w:shd w:val="clear" w:color="auto" w:fill="FFFFFF"/>
        </w:rPr>
        <w:t xml:space="preserve">an </w:t>
      </w:r>
      <w:r w:rsidRPr="00C1333E">
        <w:rPr>
          <w:rFonts w:cstheme="minorHAnsi"/>
          <w:shd w:val="clear" w:color="auto" w:fill="FFFFFF"/>
        </w:rPr>
        <w:t>invasion of multicolored Asian ladybeetle</w:t>
      </w:r>
      <w:r w:rsidR="00186CC9">
        <w:rPr>
          <w:rFonts w:cstheme="minorHAnsi"/>
          <w:shd w:val="clear" w:color="auto" w:fill="FFFFFF"/>
        </w:rPr>
        <w:t xml:space="preserve"> and </w:t>
      </w:r>
      <w:r w:rsidR="00932421">
        <w:rPr>
          <w:rFonts w:cstheme="minorHAnsi"/>
          <w:shd w:val="clear" w:color="auto" w:fill="FFFFFF"/>
        </w:rPr>
        <w:t>declining</w:t>
      </w:r>
      <w:r w:rsidR="00186CC9" w:rsidRPr="00C1333E">
        <w:rPr>
          <w:rFonts w:cstheme="minorHAnsi"/>
          <w:shd w:val="clear" w:color="auto" w:fill="FFFFFF"/>
        </w:rPr>
        <w:t xml:space="preserve"> monarch butterflies</w:t>
      </w:r>
      <w:r w:rsidRPr="00C1333E">
        <w:rPr>
          <w:rFonts w:cstheme="minorHAnsi"/>
          <w:shd w:val="clear" w:color="auto" w:fill="FFFFFF"/>
        </w:rPr>
        <w:t>.</w:t>
      </w:r>
      <w:r w:rsidR="00C1333E" w:rsidRPr="00C1333E">
        <w:rPr>
          <w:rFonts w:cstheme="minorHAnsi"/>
          <w:shd w:val="clear" w:color="auto" w:fill="FFFFFF"/>
        </w:rPr>
        <w:t xml:space="preserve"> </w:t>
      </w:r>
      <w:r w:rsidR="00FC7E5F">
        <w:rPr>
          <w:rFonts w:cstheme="minorHAnsi"/>
          <w:shd w:val="clear" w:color="auto" w:fill="FFFFFF"/>
        </w:rPr>
        <w:t>T</w:t>
      </w:r>
      <w:r w:rsidR="00C1333E" w:rsidRPr="00C1333E">
        <w:rPr>
          <w:rFonts w:cstheme="minorHAnsi"/>
          <w:shd w:val="clear" w:color="auto" w:fill="FFFFFF"/>
        </w:rPr>
        <w:t xml:space="preserve">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C1333E" w:rsidRPr="00C1333E">
        <w:rPr>
          <w:rFonts w:cstheme="minorHAnsi"/>
          <w:shd w:val="clear" w:color="auto" w:fill="FFFFFF"/>
        </w:rPr>
        <w:t>identif</w:t>
      </w:r>
      <w:r w:rsidR="00FC7E5F">
        <w:rPr>
          <w:rFonts w:cstheme="minorHAnsi"/>
          <w:shd w:val="clear" w:color="auto" w:fill="FFFFFF"/>
        </w:rPr>
        <w:t>ied</w:t>
      </w:r>
      <w:r w:rsidR="00C1333E" w:rsidRPr="00C1333E">
        <w:rPr>
          <w:rFonts w:cstheme="minorHAnsi"/>
          <w:shd w:val="clear" w:color="auto" w:fill="FFFFFF"/>
        </w:rPr>
        <w:t xml:space="preserve">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changes that correspond to known environmental change events</w:t>
      </w:r>
      <w:r w:rsidR="00577BF7">
        <w:rPr>
          <w:rFonts w:cstheme="minorHAnsi"/>
          <w:shd w:val="clear" w:color="auto" w:fill="FFFFFF"/>
        </w:rPr>
        <w:t xml:space="preserve"> in both case studies</w:t>
      </w:r>
      <w:r w:rsidR="00C1333E" w:rsidRPr="00C1333E">
        <w:rPr>
          <w:rFonts w:cstheme="minorHAnsi"/>
          <w:shd w:val="clear" w:color="auto" w:fill="FFFFFF"/>
        </w:rPr>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9C3D6D" w:rsidRDefault="00493C01" w:rsidP="00493C01">
      <w:pPr>
        <w:rPr>
          <w:b/>
          <w:u w:val="single"/>
        </w:rPr>
      </w:pPr>
      <w:r w:rsidRPr="009C3D6D">
        <w:rPr>
          <w:b/>
          <w:u w:val="single"/>
        </w:rPr>
        <w:lastRenderedPageBreak/>
        <w:t>Introduction</w:t>
      </w:r>
    </w:p>
    <w:p w14:paraId="72B7BD92" w14:textId="416ACCAA" w:rsidR="00C8364A" w:rsidRDefault="00C8364A" w:rsidP="00C8364A">
      <w:r>
        <w:t xml:space="preserve">Abrupt and persistent changes in ecological processes, and methods to detect them, have long interested ecologists </w:t>
      </w:r>
      <w:r>
        <w:fldChar w:fldCharType="begin"/>
      </w:r>
      <w:r w:rsidR="00B40C6D">
        <w:instrText xml:space="preserve"> ADDIN ZOTERO_ITEM CSL_CITATION {"citationID":"ibrTc0Ee","properties":{"formattedCitation":"[1\\uc0\\u8211{}5]","plainCitation":"[1–5]","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68,"uris":["http://zotero.org/users/3015424/items/U6H8EN32"],"uri":["http://zotero.org/users/3015424/items/U6H8EN32"],"itemData":{"id":1168,"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281,"uris":["http://zotero.org/users/3015424/items/WPBPKQ7S"],"uri":["http://zotero.org/users/3015424/items/WPBPKQ7S"],"itemData":{"id":1281,"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1820,"uris":["http://zotero.org/users/3015424/items/7QWJPYBF"],"uri":["http://zotero.org/users/3015424/items/7QWJPYBF"],"itemData":{"id":1820,"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w:t>
      </w:r>
      <w:r w:rsidR="00ED40E5">
        <w:t>s</w:t>
      </w:r>
      <w:r w:rsidR="00B850F0">
        <w:t xml:space="preserve">. </w:t>
      </w:r>
      <w:r w:rsidR="0072440B">
        <w:t>U</w:t>
      </w:r>
      <w:r>
        <w:t>nderstanding when, and how these changes occur is critical</w:t>
      </w:r>
      <w:r w:rsidR="00AD1673">
        <w:t>ly</w:t>
      </w:r>
      <w:r>
        <w:t xml:space="preserve"> importan</w:t>
      </w:r>
      <w:r w:rsidR="00AD1673">
        <w:t>t</w:t>
      </w:r>
      <w:r>
        <w:t xml:space="preserve"> to broader </w:t>
      </w:r>
      <w:r w:rsidR="00125560">
        <w:t>evaluation of</w:t>
      </w:r>
      <w:r>
        <w:t xml:space="preserve"> system </w:t>
      </w:r>
      <w:r w:rsidR="00D84D35">
        <w:t>behaviors</w:t>
      </w:r>
      <w:r>
        <w:t xml:space="preserve">.  </w:t>
      </w:r>
      <w:r w:rsidR="00FF3EAF">
        <w:t>The s</w:t>
      </w:r>
      <w:r>
        <w:t>tudy of abrupt changes, discontinuities</w:t>
      </w:r>
      <w:r w:rsidR="001A6921">
        <w:t>,</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1D6CFB">
        <w:t xml:space="preserve">for a variety of processes </w:t>
      </w:r>
      <w:r w:rsidR="00CE50E3">
        <w:t>related to</w:t>
      </w:r>
      <w:r w:rsidR="008C1B61">
        <w:t xml:space="preserve"> </w:t>
      </w:r>
      <w:r>
        <w:t xml:space="preserve">climate </w:t>
      </w:r>
      <w:r>
        <w:fldChar w:fldCharType="begin"/>
      </w:r>
      <w:r w:rsidR="00B40C6D">
        <w:instrText xml:space="preserve"> ADDIN ZOTERO_ITEM CSL_CITATION {"citationID":"VLVN6hQq","properties":{"formattedCitation":"[6,7]","plainCitation":"[6,7]","noteIndex":0},"citationItems":[{"id":1822,"uris":["http://zotero.org/users/3015424/items/RVCHK93M"],"uri":["http://zotero.org/users/3015424/items/RVCHK93M"],"itemData":{"id":1822,"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1823,"uris":["http://zotero.org/users/3015424/items/YBWLPWMH"],"uri":["http://zotero.org/users/3015424/items/YBWLPWMH"],"itemData":{"id":1823,"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A56546">
        <w:t>,</w:t>
      </w:r>
      <w:r w:rsidR="008C1B61">
        <w:t xml:space="preserve"> </w:t>
      </w:r>
      <w:r w:rsidR="001D6CFB">
        <w:t xml:space="preserve">ecology </w:t>
      </w:r>
      <w:r w:rsidR="00FF3EAF">
        <w:fldChar w:fldCharType="begin"/>
      </w:r>
      <w:r w:rsidR="00B40C6D">
        <w:instrText xml:space="preserve"> ADDIN ZOTERO_ITEM CSL_CITATION {"citationID":"490X2uhO","properties":{"formattedCitation":"[8]","plainCitation":"[8]","noteIndex":0},"citationItems":[{"id":1819,"uris":["http://zotero.org/users/3015424/items/LGZMA8RZ"],"uri":["http://zotero.org/users/3015424/items/LGZMA8RZ"],"itemData":{"id":1819,"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A56546">
        <w:t>,</w:t>
      </w:r>
      <w:r w:rsidR="001D6CFB">
        <w:t xml:space="preserve"> and economic and social systems </w:t>
      </w:r>
      <w:r w:rsidR="001D6CFB">
        <w:fldChar w:fldCharType="begin"/>
      </w:r>
      <w:r w:rsidR="00B40C6D">
        <w:instrText xml:space="preserve"> ADDIN ZOTERO_ITEM CSL_CITATION {"citationID":"28jeVB6z","properties":{"formattedCitation":"[9,10]","plainCitation":"[9,10]","noteIndex":0},"citationItems":[{"id":1810,"uris":["http://zotero.org/users/3015424/items/BQ9GAE6W"],"uri":["http://zotero.org/users/3015424/items/BQ9GAE6W"],"itemData":{"id":1810,"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1809,"uris":["http://zotero.org/users/3015424/items/BJVBW3I8"],"uri":["http://zotero.org/users/3015424/items/BJVBW3I8"],"itemData":{"id":180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r w:rsidR="001D6CFB">
        <w:fldChar w:fldCharType="separate"/>
      </w:r>
      <w:r w:rsidR="001D6CFB" w:rsidRPr="001D6CFB">
        <w:rPr>
          <w:rFonts w:ascii="Calibri" w:hAnsi="Calibri" w:cs="Calibri"/>
        </w:rPr>
        <w:t>[9,10]</w:t>
      </w:r>
      <w:r w:rsidR="001D6CFB">
        <w:fldChar w:fldCharType="end"/>
      </w:r>
      <w:r w:rsidR="008C1B61">
        <w:t>.</w:t>
      </w:r>
    </w:p>
    <w:p w14:paraId="0E6E0ECF" w14:textId="47220F03" w:rsidR="000131C8" w:rsidRDefault="000131C8" w:rsidP="00C8364A">
      <w:r>
        <w:t xml:space="preserve">Population dynamics are </w:t>
      </w:r>
      <w:r w:rsidR="00504AE4">
        <w:t xml:space="preserve">determined </w:t>
      </w:r>
      <w:r>
        <w:t xml:space="preserve">by internal, biotic rules and also external abiotic factors, leading to both stochastic and deterministic forces </w:t>
      </w:r>
      <w:r w:rsidR="005915A2">
        <w:t xml:space="preserve">affecting </w:t>
      </w:r>
      <w:r>
        <w:t xml:space="preserve">abundance through time </w:t>
      </w:r>
      <w:r>
        <w:fldChar w:fldCharType="begin"/>
      </w:r>
      <w:r w:rsidR="00B40C6D">
        <w:instrText xml:space="preserve"> ADDIN ZOTERO_ITEM CSL_CITATION {"citationID":"a2in70kd60p","properties":{"formattedCitation":"[11]","plainCitation":"[11]","noteIndex":0},"citationItems":[{"id":1788,"uris":["http://zotero.org/users/3015424/items/VKRFNM7S"],"uri":["http://zotero.org/users/3015424/items/VKRFNM7S"],"itemData":{"id":1788,"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0F47FB" w:rsidRPr="000F47FB">
        <w:rPr>
          <w:rFonts w:ascii="Calibri" w:hAnsi="Calibri" w:cs="Calibri"/>
        </w:rPr>
        <w:t>[11]</w:t>
      </w:r>
      <w:r>
        <w:fldChar w:fldCharType="end"/>
      </w:r>
      <w:r>
        <w:t xml:space="preserve">. External perturbations can lead to shifts in </w:t>
      </w:r>
      <w:r w:rsidR="008450B4">
        <w:t xml:space="preserve">population </w:t>
      </w:r>
      <w:r w:rsidR="001D39B2">
        <w:t>dynamics</w:t>
      </w:r>
      <w:r>
        <w:t xml:space="preserve">, </w:t>
      </w:r>
      <w:r w:rsidR="00D55000">
        <w:t xml:space="preserve">such that </w:t>
      </w:r>
      <w:r>
        <w:t xml:space="preserve">the </w:t>
      </w:r>
      <w:r w:rsidR="00DE32B5">
        <w:t xml:space="preserve">parameters </w:t>
      </w:r>
      <w:r>
        <w:t xml:space="preserve">governing population abundance transition to other values </w:t>
      </w:r>
      <w:r>
        <w:fldChar w:fldCharType="begin"/>
      </w:r>
      <w:r w:rsidR="00B40C6D">
        <w:instrText xml:space="preserve"> ADDIN ZOTERO_ITEM CSL_CITATION {"citationID":"ah706siu9v","properties":{"formattedCitation":"[12,13]","plainCitation":"[12,13]","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730,"uris":["http://zotero.org/users/3015424/items/IANGIUMQ"],"uri":["http://zotero.org/users/3015424/items/IANGIUMQ"],"itemData":{"id":730,"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000F47FB" w:rsidRPr="000F47FB">
        <w:rPr>
          <w:rFonts w:ascii="Calibri" w:hAnsi="Calibri" w:cs="Calibri"/>
        </w:rPr>
        <w:t>[12,13]</w:t>
      </w:r>
      <w:r>
        <w:fldChar w:fldCharType="end"/>
      </w:r>
      <w:r>
        <w:t xml:space="preserve">. In the context of this study, we define the set of parameters </w:t>
      </w:r>
      <w:r w:rsidR="006C0EE1">
        <w:t>controlling</w:t>
      </w:r>
      <w:r>
        <w:t xml:space="preserve"> dynamics as </w:t>
      </w:r>
      <w:r w:rsidR="006C0EE1">
        <w:t>a population’s</w:t>
      </w:r>
      <w:r>
        <w:t xml:space="preserve"> </w:t>
      </w:r>
      <w:r w:rsidRPr="00CC0E99">
        <w:rPr>
          <w:i/>
        </w:rPr>
        <w:t>dynamic rule</w:t>
      </w:r>
      <w:r>
        <w:t xml:space="preserve">, and an abrupt shift in these parameter values as a </w:t>
      </w:r>
      <w:r w:rsidRPr="00CC0E99">
        <w:rPr>
          <w:i/>
        </w:rPr>
        <w:t>dynamic shift</w:t>
      </w:r>
      <w:r w:rsidR="00E96F64">
        <w:rPr>
          <w:iCs/>
        </w:rPr>
        <w:t xml:space="preserve">. </w:t>
      </w:r>
      <w:r w:rsidR="00D31F3F">
        <w:rPr>
          <w:iCs/>
        </w:rPr>
        <w:t xml:space="preserve">We use the </w:t>
      </w:r>
      <w:r w:rsidR="00E96F64">
        <w:rPr>
          <w:iCs/>
        </w:rPr>
        <w:t xml:space="preserve">term </w:t>
      </w:r>
      <w:r w:rsidR="00E96F64" w:rsidRPr="00785091">
        <w:rPr>
          <w:i/>
        </w:rPr>
        <w:t>b</w:t>
      </w:r>
      <w:r w:rsidR="00B93DBC" w:rsidRPr="00E96F64">
        <w:rPr>
          <w:i/>
        </w:rPr>
        <w:t>reak</w:t>
      </w:r>
      <w:r w:rsidR="00B93DBC" w:rsidRPr="006C2F48">
        <w:rPr>
          <w:i/>
        </w:rPr>
        <w:t xml:space="preserve"> point</w:t>
      </w:r>
      <w:r w:rsidR="00E96F64">
        <w:rPr>
          <w:iCs/>
        </w:rPr>
        <w:t xml:space="preserve"> to </w:t>
      </w:r>
      <w:r w:rsidR="00B7634E">
        <w:rPr>
          <w:iCs/>
        </w:rPr>
        <w:t xml:space="preserve">describe the location in time series </w:t>
      </w:r>
      <w:r w:rsidR="00D31F3F">
        <w:rPr>
          <w:iCs/>
        </w:rPr>
        <w:t xml:space="preserve">data </w:t>
      </w:r>
      <w:r w:rsidR="00B7634E">
        <w:rPr>
          <w:iCs/>
        </w:rPr>
        <w:t xml:space="preserve">where the dynamic shift </w:t>
      </w:r>
      <w:r w:rsidR="00AC1C3B">
        <w:rPr>
          <w:iCs/>
        </w:rPr>
        <w:t>occur</w:t>
      </w:r>
      <w:r w:rsidR="00C5221E">
        <w:rPr>
          <w:iCs/>
        </w:rPr>
        <w:t>s</w:t>
      </w:r>
      <w:r>
        <w:t xml:space="preserve">. </w:t>
      </w:r>
    </w:p>
    <w:p w14:paraId="3AB73CD0" w14:textId="1B95C91B" w:rsidR="00533727" w:rsidRDefault="00E0394B" w:rsidP="00BC4624">
      <w:r>
        <w:t xml:space="preserve">Although theoretically straightforward, identifying </w:t>
      </w:r>
      <w:r w:rsidR="004C7707">
        <w:t>dynamic shifts</w:t>
      </w:r>
      <w:r>
        <w:t xml:space="preserve"> in </w:t>
      </w:r>
      <w:r w:rsidR="002738A0">
        <w:t xml:space="preserve">noisy </w:t>
      </w:r>
      <w:r>
        <w:t>ecological systems is challenging using real-world data due to a lack of systematic</w:t>
      </w:r>
      <w:r w:rsidR="000F47FB">
        <w:t xml:space="preserve">, </w:t>
      </w:r>
      <w:r w:rsidR="00237F62">
        <w:t xml:space="preserve">adaptable tools </w:t>
      </w:r>
      <w:r>
        <w:fldChar w:fldCharType="begin"/>
      </w:r>
      <w:r w:rsidR="00B40C6D">
        <w:instrText xml:space="preserve"> ADDIN ZOTERO_ITEM CSL_CITATION {"citationID":"a2l1igte0m1","properties":{"formattedCitation":"[2]","plainCitation":"[2]","noteIndex":0},"citationItems":[{"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w:t>
      </w:r>
      <w:r w:rsidR="007E3CAF">
        <w:t xml:space="preserve">Arguably, the most common approach to </w:t>
      </w:r>
      <w:r w:rsidR="00227A26">
        <w:t xml:space="preserve">identify </w:t>
      </w:r>
      <w:r w:rsidR="007E3CAF">
        <w:t>break points i</w:t>
      </w:r>
      <w:r w:rsidR="006A75CA">
        <w:t>s</w:t>
      </w:r>
      <w:r w:rsidR="007E3CAF">
        <w:t xml:space="preserve"> through the use of segmented regressions </w:t>
      </w:r>
      <w:r w:rsidR="007E3CAF">
        <w:fldChar w:fldCharType="begin"/>
      </w:r>
      <w:r w:rsidR="00B40C6D">
        <w:instrText xml:space="preserve"> ADDIN ZOTERO_ITEM CSL_CITATION {"citationID":"6dw4VSrP","properties":{"formattedCitation":"[12,14,15]","plainCitation":"[12,14,15]","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r w:rsidR="007E3CAF">
        <w:fldChar w:fldCharType="separate"/>
      </w:r>
      <w:r w:rsidR="009C3D6D" w:rsidRPr="003A4850">
        <w:rPr>
          <w:rFonts w:ascii="Calibri" w:hAnsi="Calibri"/>
        </w:rPr>
        <w:t>[12,14,15]</w:t>
      </w:r>
      <w:r w:rsidR="007E3CAF">
        <w:fldChar w:fldCharType="end"/>
      </w:r>
      <w:r w:rsidR="007E3CAF">
        <w:t xml:space="preserve">. </w:t>
      </w:r>
      <w:r w:rsidR="00AB313E">
        <w:t>However,</w:t>
      </w:r>
      <w:r w:rsidR="00AB313E" w:rsidRPr="009E53F7">
        <w:t xml:space="preserve"> the</w:t>
      </w:r>
      <w:r w:rsidR="00AB313E">
        <w:t>se</w:t>
      </w:r>
      <w:r w:rsidR="00AB313E" w:rsidRPr="009E53F7">
        <w:t xml:space="preserve"> models don’t adequately a</w:t>
      </w:r>
      <w:r w:rsidR="00AB313E">
        <w:t>ccount for nonlinearities</w:t>
      </w:r>
      <w:r w:rsidR="00533CCD">
        <w:t>,</w:t>
      </w:r>
      <w:r w:rsidR="00AB313E">
        <w:t xml:space="preserve"> and </w:t>
      </w:r>
      <w:r w:rsidR="00AB313E" w:rsidRPr="009E53F7">
        <w:t xml:space="preserve">uncertainties in the existence and location of breaks are </w:t>
      </w:r>
      <w:r w:rsidR="00021AE7">
        <w:t xml:space="preserve">typically </w:t>
      </w:r>
      <w:r w:rsidR="00AB313E">
        <w:t xml:space="preserve">not quantified </w:t>
      </w:r>
      <w:r w:rsidR="00AB313E">
        <w:fldChar w:fldCharType="begin"/>
      </w:r>
      <w:r w:rsidR="00B40C6D">
        <w:instrText xml:space="preserve"> ADDIN ZOTERO_ITEM CSL_CITATION {"citationID":"rkgLMKyS","properties":{"formattedCitation":"[1,2]","plainCitation":"[1,2]","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AB313E">
        <w:fldChar w:fldCharType="separate"/>
      </w:r>
      <w:r w:rsidR="00AB313E" w:rsidRPr="001D6CFB">
        <w:rPr>
          <w:rFonts w:ascii="Calibri" w:hAnsi="Calibri" w:cs="Calibri"/>
        </w:rPr>
        <w:t>[1,2]</w:t>
      </w:r>
      <w:r w:rsidR="00AB313E">
        <w:fldChar w:fldCharType="end"/>
      </w:r>
      <w:r w:rsidR="00AB313E" w:rsidRPr="009E53F7">
        <w:t>.</w:t>
      </w:r>
      <w:r w:rsidR="00AB313E">
        <w:t xml:space="preserve">  </w:t>
      </w:r>
      <w:r w:rsidR="00BC76EF">
        <w:t>Break</w:t>
      </w:r>
      <w:r w:rsidR="00237F62">
        <w:t xml:space="preserve"> points are </w:t>
      </w:r>
      <w:r w:rsidR="00BC76EF">
        <w:t xml:space="preserve">often </w:t>
      </w:r>
      <w:r w:rsidR="00237F62">
        <w:t xml:space="preserve">applied to time series data </w:t>
      </w:r>
      <w:r w:rsidR="00237F62" w:rsidRPr="000967CF">
        <w:rPr>
          <w:i/>
        </w:rPr>
        <w:t>ad hoc</w:t>
      </w:r>
      <w:r w:rsidR="00237F62">
        <w:t xml:space="preserve">, based on data visualization or specific hypotheses surrounding factors affecting population </w:t>
      </w:r>
      <w:r w:rsidR="00BA5E09">
        <w:t xml:space="preserve">changes </w:t>
      </w:r>
      <w:r w:rsidR="00237F62">
        <w:fldChar w:fldCharType="begin"/>
      </w:r>
      <w:r w:rsidR="00B40C6D">
        <w:instrText xml:space="preserve"> ADDIN ZOTERO_ITEM CSL_CITATION {"citationID":"GZSVwqDS","properties":{"formattedCitation":"[12,14\\uc0\\u8211{}17]","plainCitation":"[12,14–17]","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17,"uris":["http://zotero.org/users/3015424/items/W6I97M48"],"uri":["http://zotero.org/users/3015424/items/W6I97M48"],"itemData":{"id":2017,"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954,"uris":["http://zotero.org/users/3015424/items/PAV52G2G"],"uri":["http://zotero.org/users/3015424/items/PAV52G2G"],"itemData":{"id":954,"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237F62">
        <w:fldChar w:fldCharType="separate"/>
      </w:r>
      <w:r w:rsidR="000F47FB" w:rsidRPr="000F47FB">
        <w:rPr>
          <w:rFonts w:ascii="Calibri" w:hAnsi="Calibri" w:cs="Calibri"/>
          <w:szCs w:val="24"/>
        </w:rPr>
        <w:t>[12,14–17]</w:t>
      </w:r>
      <w:r w:rsidR="00237F62">
        <w:fldChar w:fldCharType="end"/>
      </w:r>
      <w:r w:rsidR="00237F62">
        <w:t>, creating the potential for biases in break point</w:t>
      </w:r>
      <w:r w:rsidR="00B34734" w:rsidRPr="00B34734">
        <w:t xml:space="preserve"> </w:t>
      </w:r>
      <w:r w:rsidR="00B34734">
        <w:t>selection</w:t>
      </w:r>
      <w:r w:rsidR="00237F62">
        <w:t xml:space="preserve">.  </w:t>
      </w:r>
    </w:p>
    <w:p w14:paraId="3D6A0F38" w14:textId="6B287376" w:rsidR="00B30F42" w:rsidRDefault="00C050F2" w:rsidP="00BC4624">
      <w:r>
        <w:t>S</w:t>
      </w:r>
      <w:r w:rsidR="00406D68">
        <w:t xml:space="preserve">everal </w:t>
      </w:r>
      <w:r w:rsidR="00B0730D">
        <w:t xml:space="preserve">break </w:t>
      </w:r>
      <w:r w:rsidR="00550AF2">
        <w:t>point</w:t>
      </w:r>
      <w:r w:rsidR="00B0730D">
        <w:t xml:space="preserve"> detection</w:t>
      </w:r>
      <w:r w:rsidR="00550AF2">
        <w:t xml:space="preserve"> methods </w:t>
      </w:r>
      <w:r w:rsidR="003C536C">
        <w:t xml:space="preserve">have been </w:t>
      </w:r>
      <w:r w:rsidR="00550AF2">
        <w:t>developed</w:t>
      </w:r>
      <w:r>
        <w:t xml:space="preserve"> to address issues associated with </w:t>
      </w:r>
      <w:r w:rsidRPr="003D2F73">
        <w:rPr>
          <w:i/>
        </w:rPr>
        <w:t>ad hoc</w:t>
      </w:r>
      <w:r>
        <w:t xml:space="preserve"> approaches</w:t>
      </w:r>
      <w:r w:rsidR="0089718D">
        <w:t xml:space="preserve">. </w:t>
      </w:r>
      <w:r w:rsidR="004D5BB6">
        <w:t xml:space="preserve">Such </w:t>
      </w:r>
      <w:r w:rsidR="00B00CF8">
        <w:t>d</w:t>
      </w:r>
      <w:r w:rsidR="003C536C">
        <w:t>ynamic shift</w:t>
      </w:r>
      <w:r w:rsidR="0089718D">
        <w:t xml:space="preserve"> analysis tools </w:t>
      </w:r>
      <w:r w:rsidR="00131A18">
        <w:t>use</w:t>
      </w:r>
      <w:r w:rsidR="0089718D">
        <w:t xml:space="preserve"> a variety of statistical optimization strategies, including linear and moving average methods </w:t>
      </w:r>
      <w:r w:rsidR="0089718D">
        <w:fldChar w:fldCharType="begin"/>
      </w:r>
      <w:r w:rsidR="00B40C6D">
        <w:instrText xml:space="preserve"> ADDIN ZOTERO_ITEM CSL_CITATION {"citationID":"t90uxtL5","properties":{"formattedCitation":"[18\\uc0\\u8211{}21]","plainCitation":"[18–21]","noteIndex":0},"citationItems":[{"id":1770,"uris":["http://zotero.org/users/3015424/items/JR3VAQ6H"],"uri":["http://zotero.org/users/3015424/items/JR3VAQ6H"],"itemData":{"id":1770,"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33,"uris":["http://zotero.org/users/3015424/items/ZS3V258R"],"uri":["http://zotero.org/users/3015424/items/ZS3V258R"],"itemData":{"id":1933,"type":"article-journal","title":"strucchange. An R package for testing for structural change in linear regression models.","author":[{"family":"Zeileis","given":"Achim"},{"family":"Leisch","given":"Friedrich"},{"family":"Hornik","given":"Kurt"},{"family":"Kleiber","given":"Christian"}],"issued":{"date-parts":[["2001"]]}}},{"id":1934,"uris":["http://zotero.org/users/3015424/items/JBPNNVHC"],"uri":["http://zotero.org/users/3015424/items/JBPNNVHC"],"itemData":{"id":1934,"type":"article-journal","title":"changepoint: An R package for changepoint analysis","container-title":"Journal of Statistical Software","page":"1-19","volume":"58","issue":"3","author":[{"family":"Killick","given":"Rebecca"},{"family":"Eckley","given":"Idris"}],"issued":{"date-parts":[["2014"]]}}},{"id":1783,"uris":["http://zotero.org/users/3015424/items/TA55U6PN"],"uri":["http://zotero.org/users/3015424/items/TA55U6PN"],"itemData":{"id":1783,"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89718D">
        <w:fldChar w:fldCharType="separate"/>
      </w:r>
      <w:r w:rsidR="000F47FB" w:rsidRPr="000F47FB">
        <w:rPr>
          <w:rFonts w:ascii="Calibri" w:hAnsi="Calibri" w:cs="Calibri"/>
          <w:szCs w:val="24"/>
        </w:rPr>
        <w:t>[18–21]</w:t>
      </w:r>
      <w:r w:rsidR="0089718D">
        <w:fldChar w:fldCharType="end"/>
      </w:r>
      <w:r w:rsidR="0089718D">
        <w:t>.</w:t>
      </w:r>
      <w:r w:rsidR="0089718D" w:rsidRPr="00BC4624">
        <w:t xml:space="preserve"> </w:t>
      </w:r>
      <w:r w:rsidR="0089718D">
        <w:t>For example,</w:t>
      </w:r>
      <w:r w:rsidR="00550AF2">
        <w:t xml:space="preserve"> climatological and econometrics</w:t>
      </w:r>
      <w:r w:rsidR="0089718D">
        <w:t xml:space="preserve"> </w:t>
      </w:r>
      <w:r w:rsidR="00550AF2">
        <w:t xml:space="preserve">time series data </w:t>
      </w:r>
      <w:r w:rsidR="001551AA">
        <w:t>are</w:t>
      </w:r>
      <w:r w:rsidR="00550AF2">
        <w:t xml:space="preserve"> </w:t>
      </w:r>
      <w:r w:rsidR="00131A18">
        <w:t xml:space="preserve">frequently </w:t>
      </w:r>
      <w:r w:rsidR="00550AF2">
        <w:t>examined for stepwise statistical deviation</w:t>
      </w:r>
      <w:r w:rsidR="007353CA">
        <w:t>s</w:t>
      </w:r>
      <w:r w:rsidR="00550AF2">
        <w:t xml:space="preserve"> from the mean or variance </w:t>
      </w:r>
      <w:r w:rsidR="00550AF2">
        <w:fldChar w:fldCharType="begin"/>
      </w:r>
      <w:r w:rsidR="00B40C6D">
        <w:instrText xml:space="preserve"> ADDIN ZOTERO_ITEM CSL_CITATION {"citationID":"Tu2PyWs1","properties":{"formattedCitation":"[6,7,22]","plainCitation":"[6,7,22]","noteIndex":0},"citationItems":[{"id":1824,"uris":["http://zotero.org/users/3015424/items/DU3R33LT"],"uri":["http://zotero.org/users/3015424/items/DU3R33LT"],"itemData":{"id":1824,"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1823,"uris":["http://zotero.org/users/3015424/items/YBWLPWMH"],"uri":["http://zotero.org/users/3015424/items/YBWLPWMH"],"itemData":{"id":1823,"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1822,"uris":["http://zotero.org/users/3015424/items/RVCHK93M"],"uri":["http://zotero.org/users/3015424/items/RVCHK93M"],"itemData":{"id":1822,"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550AF2">
        <w:fldChar w:fldCharType="separate"/>
      </w:r>
      <w:r w:rsidR="000F47FB" w:rsidRPr="000F47FB">
        <w:rPr>
          <w:rFonts w:ascii="Calibri" w:hAnsi="Calibri" w:cs="Calibri"/>
        </w:rPr>
        <w:t>[6,7,22]</w:t>
      </w:r>
      <w:r w:rsidR="00550AF2">
        <w:fldChar w:fldCharType="end"/>
      </w:r>
      <w:r w:rsidR="00550AF2">
        <w:t xml:space="preserve">. </w:t>
      </w:r>
      <w:r w:rsidR="00747EC5">
        <w:t xml:space="preserve">To </w:t>
      </w:r>
      <w:r w:rsidR="00E1716F">
        <w:t>fit</w:t>
      </w:r>
      <w:r w:rsidR="00747EC5">
        <w:t xml:space="preserve"> the </w:t>
      </w:r>
      <w:r w:rsidR="00B53716">
        <w:t>periodicity</w:t>
      </w:r>
      <w:r w:rsidR="00747EC5">
        <w:t xml:space="preserve"> of population time</w:t>
      </w:r>
      <w:r w:rsidR="00E1716F">
        <w:t xml:space="preserve"> </w:t>
      </w:r>
      <w:r w:rsidR="00747EC5">
        <w:t>series data, w</w:t>
      </w:r>
      <w:r w:rsidR="00550AF2">
        <w:t>avelet analys</w:t>
      </w:r>
      <w:r w:rsidR="005B3F54">
        <w:t>e</w:t>
      </w:r>
      <w:r w:rsidR="00550AF2">
        <w:t>s ha</w:t>
      </w:r>
      <w:r w:rsidR="005B3F54">
        <w:t>ve</w:t>
      </w:r>
      <w:r w:rsidR="00550AF2">
        <w:t xml:space="preserve"> </w:t>
      </w:r>
      <w:r w:rsidR="00E51AED">
        <w:t xml:space="preserve">also </w:t>
      </w:r>
      <w:r w:rsidR="00550AF2">
        <w:t xml:space="preserve">been </w:t>
      </w:r>
      <w:r w:rsidR="005B3F54">
        <w:t xml:space="preserve">used to detect break points </w:t>
      </w:r>
      <w:r w:rsidR="00550AF2">
        <w:fldChar w:fldCharType="begin"/>
      </w:r>
      <w:r w:rsidR="00B40C6D">
        <w:instrText xml:space="preserve"> ADDIN ZOTERO_ITEM CSL_CITATION {"citationID":"acodumhec6","properties":{"formattedCitation":"[23]","plainCitation":"[23]","noteIndex":0},"citationItems":[{"id":1751,"uris":["http://zotero.org/users/3015424/items/5X37K28I"],"uri":["http://zotero.org/users/3015424/items/5X37K28I"],"itemData":{"id":175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550AF2">
        <w:fldChar w:fldCharType="separate"/>
      </w:r>
      <w:r w:rsidR="000F47FB" w:rsidRPr="000F47FB">
        <w:rPr>
          <w:rFonts w:ascii="Calibri" w:hAnsi="Calibri" w:cs="Calibri"/>
        </w:rPr>
        <w:t>[23]</w:t>
      </w:r>
      <w:r w:rsidR="00550AF2">
        <w:fldChar w:fldCharType="end"/>
      </w:r>
      <w:r w:rsidR="00550AF2">
        <w:t xml:space="preserve"> but this method does not </w:t>
      </w:r>
      <w:r w:rsidR="00E1716F">
        <w:t xml:space="preserve">mechanistically </w:t>
      </w:r>
      <w:r w:rsidR="001C7146">
        <w:t xml:space="preserve">account for </w:t>
      </w:r>
      <w:r w:rsidR="00550AF2">
        <w:t>density-dependent processes</w:t>
      </w:r>
      <w:r w:rsidR="006C2F48" w:rsidRPr="006C2F48">
        <w:rPr>
          <w:rFonts w:ascii="Calibri" w:hAnsi="Calibri" w:cs="Calibri"/>
        </w:rPr>
        <w:t xml:space="preserve"> </w:t>
      </w:r>
      <w:r w:rsidR="00DA1853">
        <w:rPr>
          <w:rFonts w:ascii="Calibri" w:hAnsi="Calibri" w:cs="Calibri"/>
        </w:rPr>
        <w:t>such that</w:t>
      </w:r>
      <w:r w:rsidR="006C2F48">
        <w:rPr>
          <w:rFonts w:ascii="Calibri" w:hAnsi="Calibri" w:cs="Calibri"/>
        </w:rPr>
        <w:t xml:space="preserve"> changes in parameter values are not easily interpretable</w:t>
      </w:r>
      <w:r w:rsidR="00550AF2">
        <w:t xml:space="preserve"> </w:t>
      </w:r>
      <w:r w:rsidR="00550AF2">
        <w:fldChar w:fldCharType="begin"/>
      </w:r>
      <w:r w:rsidR="00B40C6D">
        <w:instrText xml:space="preserve"> ADDIN ZOTERO_ITEM CSL_CITATION {"citationID":"auqbk6tri7","properties":{"formattedCitation":"[24]","plainCitation":"[24]","noteIndex":0},"citationItems":[{"id":1902,"uris":["http://zotero.org/users/3015424/items/VGV73NDY"],"uri":["http://zotero.org/users/3015424/items/VGV73NDY"],"itemData":{"id":1902,"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rsidR="00550AF2">
        <w:fldChar w:fldCharType="separate"/>
      </w:r>
      <w:r w:rsidR="000F47FB" w:rsidRPr="000F47FB">
        <w:rPr>
          <w:rFonts w:ascii="Calibri" w:hAnsi="Calibri" w:cs="Calibri"/>
        </w:rPr>
        <w:t>[24]</w:t>
      </w:r>
      <w:r w:rsidR="00550AF2">
        <w:fldChar w:fldCharType="end"/>
      </w:r>
      <w:r w:rsidR="00550AF2">
        <w:t>.</w:t>
      </w:r>
      <w:r w:rsidR="006C2F48">
        <w:t xml:space="preserve"> </w:t>
      </w:r>
      <w:r w:rsidR="004B1D0D">
        <w:t>D</w:t>
      </w:r>
      <w:r w:rsidR="00482F88">
        <w:t>ynamic s</w:t>
      </w:r>
      <w:r w:rsidR="00B13AC9">
        <w:t xml:space="preserve">hift detection </w:t>
      </w:r>
      <w:r w:rsidR="00DF1F48">
        <w:t xml:space="preserve">methods </w:t>
      </w:r>
      <w:r w:rsidR="007B4B9F">
        <w:t xml:space="preserve">that </w:t>
      </w:r>
      <w:r w:rsidR="00E63AF0">
        <w:t xml:space="preserve">explicitly </w:t>
      </w:r>
      <w:r w:rsidR="007B4B9F">
        <w:t xml:space="preserve">account for </w:t>
      </w:r>
      <w:r w:rsidR="00DF1F48">
        <w:t xml:space="preserve">non-linear </w:t>
      </w:r>
      <w:r w:rsidR="00BB4890">
        <w:t xml:space="preserve">population </w:t>
      </w:r>
      <w:r w:rsidR="00DF1F48">
        <w:t>processes</w:t>
      </w:r>
      <w:r w:rsidR="00B13AC9">
        <w:t xml:space="preserve"> may be </w:t>
      </w:r>
      <w:r w:rsidR="007B4B9F">
        <w:t xml:space="preserve">less likely to yield false positives </w:t>
      </w:r>
      <w:r w:rsidR="00B13AC9">
        <w:t xml:space="preserve">than methods based </w:t>
      </w:r>
      <w:r w:rsidR="00894162">
        <w:t>o</w:t>
      </w:r>
      <w:r w:rsidR="00B13AC9">
        <w:t xml:space="preserve">n </w:t>
      </w:r>
      <w:r w:rsidR="007B4B9F">
        <w:t>summary statistics</w:t>
      </w:r>
      <w:r w:rsidR="00B13AC9">
        <w:t xml:space="preserve"> </w:t>
      </w:r>
      <w:r w:rsidR="00B13AC9">
        <w:fldChar w:fldCharType="begin"/>
      </w:r>
      <w:r w:rsidR="00B40C6D">
        <w:instrText xml:space="preserve"> ADDIN ZOTERO_ITEM CSL_CITATION {"citationID":"lDmnHrBc","properties":{"formattedCitation":"[25]","plainCitation":"[25]","noteIndex":0},"citationItems":[{"id":1808,"uris":["http://zotero.org/users/3015424/items/PKF27KTA"],"uri":["http://zotero.org/users/3015424/items/PKF27KTA"],"itemData":{"id":1808,"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r w:rsidR="00B13AC9">
        <w:fldChar w:fldCharType="separate"/>
      </w:r>
      <w:r w:rsidR="000F47FB" w:rsidRPr="000F47FB">
        <w:rPr>
          <w:rFonts w:ascii="Calibri" w:hAnsi="Calibri" w:cs="Calibri"/>
        </w:rPr>
        <w:t>[25]</w:t>
      </w:r>
      <w:r w:rsidR="00B13AC9">
        <w:fldChar w:fldCharType="end"/>
      </w:r>
      <w:r w:rsidR="00B13AC9">
        <w:t xml:space="preserve">. </w:t>
      </w:r>
    </w:p>
    <w:p w14:paraId="5D679DFD" w14:textId="7993EEE8" w:rsidR="00BC4624" w:rsidRDefault="00B0730D" w:rsidP="00BC4624">
      <w:r>
        <w:t xml:space="preserve">Break </w:t>
      </w:r>
      <w:r w:rsidR="00B30F42">
        <w:t xml:space="preserve">point </w:t>
      </w:r>
      <w:r>
        <w:t xml:space="preserve">detection </w:t>
      </w:r>
      <w:r w:rsidR="00B30F42">
        <w:t xml:space="preserve">methods based on statistical measures </w:t>
      </w:r>
      <w:r w:rsidR="00894162">
        <w:t xml:space="preserve">tend to </w:t>
      </w:r>
      <w:r w:rsidR="00237F62">
        <w:t>rely on null hypothesis</w:t>
      </w:r>
      <w:r w:rsidR="00894162">
        <w:t xml:space="preserve"> testing</w:t>
      </w:r>
      <w:r w:rsidR="00237F62">
        <w:t xml:space="preserve"> (</w:t>
      </w:r>
      <w:r w:rsidR="00894162">
        <w:t xml:space="preserve">i.e., </w:t>
      </w:r>
      <w:r w:rsidR="00237F62">
        <w:t xml:space="preserve">that no </w:t>
      </w:r>
      <w:r w:rsidR="004C7707">
        <w:t>dynamic shift</w:t>
      </w:r>
      <w:r w:rsidR="00237F62">
        <w:t xml:space="preserve"> occurred)</w:t>
      </w:r>
      <w:r w:rsidR="004B1D0D">
        <w:t xml:space="preserve"> and</w:t>
      </w:r>
      <w:r w:rsidR="00B30F42">
        <w:t xml:space="preserve"> thus</w:t>
      </w:r>
      <w:r w:rsidR="00237F62">
        <w:t xml:space="preserve"> they have low sensitivity in situations where statistical power is limited</w:t>
      </w:r>
      <w:r w:rsidR="00662F03">
        <w:t xml:space="preserve">. Additionally, such methods </w:t>
      </w:r>
      <w:r w:rsidR="001C2001">
        <w:t xml:space="preserve">do not </w:t>
      </w:r>
      <w:r w:rsidR="00B30F42">
        <w:t xml:space="preserve">provide </w:t>
      </w:r>
      <w:r w:rsidR="000F07D3">
        <w:t xml:space="preserve">a means </w:t>
      </w:r>
      <w:r w:rsidR="00B30F42">
        <w:t>for assessing uncertainty in the existence and magnitude of break points</w:t>
      </w:r>
      <w:r w:rsidR="000F47FB">
        <w:t xml:space="preserve"> </w:t>
      </w:r>
      <w:r w:rsidR="000F47FB">
        <w:fldChar w:fldCharType="begin"/>
      </w:r>
      <w:r w:rsidR="00B40C6D">
        <w:instrText xml:space="preserve"> ADDIN ZOTERO_ITEM CSL_CITATION {"citationID":"0CxrY4Fw","properties":{"formattedCitation":"[1,26]","plainCitation":"[1,26]","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806,"uris":["http://zotero.org/users/3015424/items/2GAEIAYD"],"uri":["http://zotero.org/users/3015424/items/2GAEIAYD"],"itemData":{"id":1806,"type":"book","title":"The Likelihood Paradigm for Statistical Evidence. in ML Taper and SR Lele, eds. The nature of scientific evidence","publisher":"University of Chicago Press, Chicago","author":[{"family":"Royall","given":"R."}],"issued":{"date-parts":[["2004"]]}}}],"schema":"https://github.com/citation-style-language/schema/raw/master/csl-citation.json"} </w:instrText>
      </w:r>
      <w:r w:rsidR="000F47FB">
        <w:fldChar w:fldCharType="separate"/>
      </w:r>
      <w:r w:rsidR="000F47FB" w:rsidRPr="000F47FB">
        <w:rPr>
          <w:rFonts w:ascii="Calibri" w:hAnsi="Calibri" w:cs="Calibri"/>
        </w:rPr>
        <w:t>[1,26]</w:t>
      </w:r>
      <w:r w:rsidR="000F47FB">
        <w:fldChar w:fldCharType="end"/>
      </w:r>
      <w:r w:rsidR="00B30F42">
        <w:t>. I</w:t>
      </w:r>
      <w:r w:rsidR="00237F62">
        <w:t xml:space="preserve">n a 2009 review, Andersen and colleagues </w:t>
      </w:r>
      <w:r w:rsidR="00BC46AB">
        <w:t>note</w:t>
      </w:r>
      <w:r w:rsidR="00237F62">
        <w:t xml:space="preserve"> that if</w:t>
      </w:r>
      <w:r w:rsidR="00E20BE7">
        <w:t xml:space="preserve"> common</w:t>
      </w:r>
      <w:r w:rsidR="00237F62">
        <w:t xml:space="preserve"> </w:t>
      </w:r>
      <w:r>
        <w:t xml:space="preserve">break </w:t>
      </w:r>
      <w:r w:rsidR="00237F62">
        <w:t xml:space="preserve">point methods were used on typical ecological time series with 20-40 time steps, only the most extreme transitions occurring near the midpoint of the time series </w:t>
      </w:r>
      <w:r w:rsidR="00135C9B">
        <w:t>would</w:t>
      </w:r>
      <w:r w:rsidR="00237F62">
        <w:t xml:space="preserve"> be deemed ‘significant’ </w:t>
      </w:r>
      <w:r w:rsidR="00237F62">
        <w:fldChar w:fldCharType="begin"/>
      </w:r>
      <w:r w:rsidR="00B40C6D">
        <w:instrText xml:space="preserve"> ADDIN ZOTERO_ITEM CSL_CITATION {"citationID":"enUJfEcz","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237F62">
        <w:fldChar w:fldCharType="separate"/>
      </w:r>
      <w:r w:rsidR="00237F62" w:rsidRPr="00CC0E99">
        <w:rPr>
          <w:rFonts w:ascii="Calibri" w:hAnsi="Calibri" w:cs="Calibri"/>
        </w:rPr>
        <w:t>[1]</w:t>
      </w:r>
      <w:r w:rsidR="00237F62">
        <w:fldChar w:fldCharType="end"/>
      </w:r>
      <w:r w:rsidR="00237F62">
        <w:t xml:space="preserve">.  They concluded that </w:t>
      </w:r>
      <w:r w:rsidR="00E20BE7">
        <w:t>break point analyses</w:t>
      </w:r>
      <w:r w:rsidR="00237F62">
        <w:t xml:space="preserve"> could be enhanced with respect to both sensitivity and parsimony by use of model selection procedures. </w:t>
      </w:r>
      <w:r w:rsidR="00BC4624">
        <w:t xml:space="preserve">Thus, to address these limitations in the ability to identify </w:t>
      </w:r>
      <w:r>
        <w:t xml:space="preserve">dynamic </w:t>
      </w:r>
      <w:r w:rsidR="00BC4624">
        <w:t xml:space="preserve">shifts in </w:t>
      </w:r>
      <w:r w:rsidR="001F3AD1">
        <w:t>population processes</w:t>
      </w:r>
      <w:r w:rsidR="00BC4624">
        <w:t>, it is necessary to develop rigorous tool</w:t>
      </w:r>
      <w:r w:rsidR="003C6F36">
        <w:t>s</w:t>
      </w:r>
      <w:r w:rsidR="00BC4624">
        <w:t xml:space="preserve"> that allow users to accommodate non-linear population </w:t>
      </w:r>
      <w:r w:rsidR="00CD5044">
        <w:t xml:space="preserve">models </w:t>
      </w:r>
      <w:r w:rsidR="00BC4624">
        <w:t xml:space="preserve">and quantify uncertainties associated with the existence of potential break points.  </w:t>
      </w:r>
    </w:p>
    <w:p w14:paraId="3D7F4E53" w14:textId="39858E8D" w:rsidR="00283371" w:rsidRDefault="00493C01" w:rsidP="00024214">
      <w:r>
        <w:lastRenderedPageBreak/>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w:t>
      </w:r>
      <w:r w:rsidR="00C14920">
        <w:t xml:space="preserve">to </w:t>
      </w:r>
      <w:r w:rsidR="002133F8">
        <w:t>identify</w:t>
      </w:r>
      <w:r>
        <w:t xml:space="preserve"> dynamic </w:t>
      </w:r>
      <w:r w:rsidR="00DC5040">
        <w:t xml:space="preserve">shifts </w:t>
      </w:r>
      <w:r>
        <w:t xml:space="preserve">in </w:t>
      </w:r>
      <w:r w:rsidR="00C14920">
        <w:t>populations</w:t>
      </w:r>
      <w:r w:rsidR="00261897">
        <w:t xml:space="preserve"> with</w:t>
      </w:r>
      <w:r w:rsidR="00C14920">
        <w:t xml:space="preserve"> </w:t>
      </w:r>
      <w:r w:rsidR="00A30740">
        <w:t>density-dependent</w:t>
      </w:r>
      <w:r w:rsidR="00261897">
        <w:t xml:space="preserve"> growth</w:t>
      </w:r>
      <w:r w:rsidR="00A30740">
        <w:t xml:space="preserve"> using </w:t>
      </w:r>
      <w:r>
        <w:t>time series data.</w:t>
      </w:r>
      <w:r w:rsidR="005670B0">
        <w:t xml:space="preserve"> The </w:t>
      </w:r>
      <w:r w:rsidR="00D84C75">
        <w:t>D</w:t>
      </w:r>
      <w:r w:rsidR="005670B0">
        <w:t xml:space="preserve">SD </w:t>
      </w:r>
      <w:r w:rsidR="00997D87">
        <w:t>algorithm</w:t>
      </w:r>
      <w:r w:rsidR="005670B0">
        <w:t xml:space="preserve"> uses an iterative approach, grounded in information theoretic model selection.</w:t>
      </w:r>
      <w:r>
        <w:t xml:space="preserve"> We </w:t>
      </w:r>
      <w:r w:rsidR="00DC50C9">
        <w:t xml:space="preserve">illustrate </w:t>
      </w:r>
      <w:r w:rsidR="00F60E7B">
        <w:t xml:space="preserve">the DSD </w:t>
      </w:r>
      <w:r w:rsidR="00DC50C9">
        <w:t>using the</w:t>
      </w:r>
      <w:r>
        <w:t xml:space="preserve"> Ricker model because of </w:t>
      </w:r>
      <w:r w:rsidR="00BE348A">
        <w:t>this model</w:t>
      </w:r>
      <w:r w:rsidR="002A351E">
        <w:t>’</w:t>
      </w:r>
      <w:r w:rsidR="00BE348A">
        <w:t>s</w:t>
      </w:r>
      <w:r>
        <w:t xml:space="preserve"> simplicity and </w:t>
      </w:r>
      <w:r w:rsidR="00DC50C9">
        <w:t xml:space="preserve">high </w:t>
      </w:r>
      <w:r>
        <w:t>performance</w:t>
      </w:r>
      <w:r w:rsidR="00DC50C9">
        <w:t xml:space="preserve"> under a variety of realistic environmental scenarios</w:t>
      </w:r>
      <w:r>
        <w:t xml:space="preserve">. </w:t>
      </w:r>
      <w:r w:rsidR="00BB26F4">
        <w:t>D</w:t>
      </w:r>
      <w:r w:rsidR="005963D7">
        <w:t xml:space="preserve">ensity-dependent population models such as the Ricker provide a convenient, generalizable proxy for a variety of ecological processes because of their relatively simple parameterization and potential to explain complex dynamics </w:t>
      </w:r>
      <w:r w:rsidR="005963D7">
        <w:fldChar w:fldCharType="begin"/>
      </w:r>
      <w:r w:rsidR="00B40C6D">
        <w:instrText xml:space="preserve"> ADDIN ZOTERO_ITEM CSL_CITATION {"citationID":"CfrsKGb8","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5963D7">
        <w:fldChar w:fldCharType="separate"/>
      </w:r>
      <w:r w:rsidR="000F47FB" w:rsidRPr="000F47FB">
        <w:rPr>
          <w:rFonts w:ascii="Calibri" w:hAnsi="Calibri" w:cs="Calibri"/>
        </w:rPr>
        <w:t>[27]</w:t>
      </w:r>
      <w:r w:rsidR="005963D7">
        <w:fldChar w:fldCharType="end"/>
      </w:r>
      <w:r w:rsidR="005963D7">
        <w:t>.  Although deterministic approach</w:t>
      </w:r>
      <w:r w:rsidR="00D55881">
        <w:t>es</w:t>
      </w:r>
      <w:r w:rsidR="005963D7">
        <w:t xml:space="preserve"> to population modelling ha</w:t>
      </w:r>
      <w:r w:rsidR="007348EC">
        <w:t>ve</w:t>
      </w:r>
      <w:r w:rsidR="005963D7">
        <w:t xml:space="preserve"> largely fallen out of favor for more complex structures and stochastic elements </w:t>
      </w:r>
      <w:r w:rsidR="005963D7">
        <w:fldChar w:fldCharType="begin"/>
      </w:r>
      <w:r w:rsidR="00B40C6D">
        <w:instrText xml:space="preserve"> ADDIN ZOTERO_ITEM CSL_CITATION {"citationID":"R2tn6J1V","properties":{"formattedCitation":"[28\\uc0\\u8211{}30]","plainCitation":"[28–30]","noteIndex":0},"citationItems":[{"id":1757,"uris":["http://zotero.org/users/3015424/items/C52JNQ42"],"uri":["http://zotero.org/users/3015424/items/C52JNQ42"],"itemData":{"id":1757,"type":"article-journal","title":"Simple mathematical models with very complicated dynamics","container-title":"Nature","page":"459-467","volume":"261","issue":"5560","DOI":"10.1038/261459a0","journalAbbreviation":"Nature","author":[{"family":"May","given":"Robert M."}],"issued":{"date-parts":[["1976",6,10]]}}},{"id":2021,"uris":["http://zotero.org/users/3015424/items/KQPIM8AT"],"uri":["http://zotero.org/users/3015424/items/KQPIM8AT"],"itemData":{"id":2021,"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20,"uris":["http://zotero.org/users/3015424/items/GTTDX9Y9"],"uri":["http://zotero.org/users/3015424/items/GTTDX9Y9"],"itemData":{"id":2020,"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rsidR="005963D7">
        <w:fldChar w:fldCharType="separate"/>
      </w:r>
      <w:r w:rsidR="00247AF9" w:rsidRPr="00247AF9">
        <w:rPr>
          <w:rFonts w:ascii="Calibri" w:hAnsi="Calibri" w:cs="Calibri"/>
          <w:szCs w:val="24"/>
        </w:rPr>
        <w:t>[28–30]</w:t>
      </w:r>
      <w:r w:rsidR="005963D7">
        <w:fldChar w:fldCharType="end"/>
      </w:r>
      <w:r w:rsidR="005963D7">
        <w:t>, simple dynamic models remain useful due to their easily interpret</w:t>
      </w:r>
      <w:r w:rsidR="009C5410">
        <w:t>able</w:t>
      </w:r>
      <w:r w:rsidR="005963D7">
        <w:t xml:space="preserve"> and ecologically meaningful parameters </w:t>
      </w:r>
      <w:r w:rsidR="005963D7">
        <w:fldChar w:fldCharType="begin"/>
      </w:r>
      <w:r w:rsidR="00B40C6D">
        <w:instrText xml:space="preserve"> ADDIN ZOTERO_ITEM CSL_CITATION {"citationID":"a2i22f9hl5t","properties":{"formattedCitation":"[31]","plainCitation":"[31]","noteIndex":0},"citationItems":[{"id":1929,"uris":["http://zotero.org/users/3015424/items/BENNAUFT"],"uri":["http://zotero.org/users/3015424/items/BENNAUFT"],"itemData":{"id":1929,"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5963D7">
        <w:fldChar w:fldCharType="separate"/>
      </w:r>
      <w:r w:rsidR="00247AF9" w:rsidRPr="00247AF9">
        <w:rPr>
          <w:rFonts w:ascii="Calibri" w:hAnsi="Calibri" w:cs="Calibri"/>
        </w:rPr>
        <w:t>[31]</w:t>
      </w:r>
      <w:r w:rsidR="005963D7">
        <w:fldChar w:fldCharType="end"/>
      </w:r>
      <w:r w:rsidR="005963D7">
        <w:t xml:space="preserve">. </w:t>
      </w:r>
      <w:r w:rsidR="004849DA">
        <w:t>Further, t</w:t>
      </w:r>
      <w:r>
        <w:t xml:space="preserve">he techniques described in our paper </w:t>
      </w:r>
      <w:r w:rsidR="00DC50C9">
        <w:t xml:space="preserve">can </w:t>
      </w:r>
      <w:r>
        <w:t xml:space="preserve">be </w:t>
      </w:r>
      <w:r w:rsidR="00DC50C9">
        <w:t xml:space="preserve">readily </w:t>
      </w:r>
      <w:r>
        <w:t xml:space="preserve">adapted </w:t>
      </w:r>
      <w:r w:rsidR="007348EC">
        <w:t>to</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t>
      </w:r>
    </w:p>
    <w:p w14:paraId="53AB54FA" w14:textId="3D0C17A6" w:rsidR="00024214" w:rsidRDefault="00493C01" w:rsidP="00024214">
      <w:r>
        <w:t xml:space="preserve">We describe the basic structure of our </w:t>
      </w:r>
      <w:r w:rsidR="00283371">
        <w:t xml:space="preserve">DSD </w:t>
      </w:r>
      <w:r w:rsidR="00997D87">
        <w:t xml:space="preserve">algorithm </w:t>
      </w:r>
      <w:r>
        <w:t xml:space="preserve">and how it can be used to evaluate the presence, location, and magnitude of </w:t>
      </w:r>
      <w:r w:rsidR="00283371">
        <w:t xml:space="preserve">dynamic </w:t>
      </w:r>
      <w:r>
        <w:t xml:space="preserve">shifts in </w:t>
      </w:r>
      <w:r w:rsidR="00A30740">
        <w:t>population parameters</w:t>
      </w:r>
      <w:r w:rsidR="00283371">
        <w:t xml:space="preserve"> (i.e., break points in time series abundance</w:t>
      </w:r>
      <w:r w:rsidR="00AB1F88">
        <w:t xml:space="preserve"> data</w:t>
      </w:r>
      <w:r w:rsidR="00283371">
        <w:t>)</w:t>
      </w:r>
      <w:r>
        <w:t xml:space="preserve">. 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w:t>
      </w:r>
      <w:r w:rsidR="00B167B4">
        <w:t>empirical</w:t>
      </w:r>
      <w:r>
        <w:t xml:space="preserve"> case studies of two populations of economic </w:t>
      </w:r>
      <w:r w:rsidR="000673D9">
        <w:t xml:space="preserve">and conservation </w:t>
      </w:r>
      <w:r>
        <w:t xml:space="preserve">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 xml:space="preserve">identified </w:t>
      </w:r>
      <w:r w:rsidR="00AB1F88">
        <w:t xml:space="preserve">dynamic </w:t>
      </w:r>
      <w:r w:rsidR="00024214" w:rsidRPr="0014050F">
        <w:t>shifts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326A78">
        <w:t xml:space="preserve">for a break </w:t>
      </w:r>
      <w:r w:rsidR="00D724DD">
        <w:t xml:space="preserve">coinciding </w:t>
      </w:r>
      <w:r w:rsidR="00024214">
        <w:t>with prey arrival and moderate</w:t>
      </w:r>
      <w:r w:rsidR="002133F8">
        <w:t xml:space="preserve">ly </w:t>
      </w:r>
      <w:r w:rsidR="00024214">
        <w:t xml:space="preserve">low weight </w:t>
      </w:r>
      <w:r w:rsidR="00326A78">
        <w:t xml:space="preserve">for </w:t>
      </w:r>
      <w:r w:rsidR="00553C76">
        <w:t>a break coinciding with</w:t>
      </w:r>
      <w:r w:rsidR="00024214">
        <w:t xml:space="preserve"> management actions </w:t>
      </w:r>
      <w:r w:rsidR="001A3D30">
        <w:t>aimed to control</w:t>
      </w:r>
      <w:r w:rsidR="00365572">
        <w:t xml:space="preserve"> </w:t>
      </w:r>
      <w:r w:rsidR="00024214">
        <w:t>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w:t>
      </w:r>
      <w:r w:rsidR="00F87480">
        <w:t>for</w:t>
      </w:r>
      <w:r w:rsidR="00087C5D">
        <w:t xml:space="preserve"> various</w:t>
      </w:r>
      <w:r w:rsidR="002133F8">
        <w:t xml:space="preserve"> </w:t>
      </w:r>
      <w:r w:rsidR="00024214">
        <w:t>break points, suggesting</w:t>
      </w:r>
      <w:r w:rsidR="00087C5D">
        <w:t xml:space="preserve"> that</w:t>
      </w:r>
      <w:r w:rsidR="00024214">
        <w:t xml:space="preserve"> multiple, super-imposed biological processes driv</w:t>
      </w:r>
      <w:r w:rsidR="00087C5D">
        <w:t>e</w:t>
      </w:r>
      <w:r w:rsidR="00024214">
        <w:t xml:space="preserve"> the dynamics of this </w:t>
      </w:r>
      <w:r w:rsidR="005D332F">
        <w:t>population</w:t>
      </w:r>
      <w:r w:rsidR="00024214">
        <w:t>.</w:t>
      </w:r>
    </w:p>
    <w:p w14:paraId="11837F81" w14:textId="0D994CA5" w:rsidR="009C3D6D" w:rsidRPr="009C3D6D" w:rsidRDefault="009C3D6D" w:rsidP="00024214">
      <w:pPr>
        <w:rPr>
          <w:b/>
          <w:u w:val="single"/>
        </w:rPr>
      </w:pPr>
      <w:r w:rsidRPr="009C3D6D">
        <w:rPr>
          <w:b/>
          <w:u w:val="single"/>
        </w:rPr>
        <w:t>Models</w:t>
      </w:r>
    </w:p>
    <w:p w14:paraId="285C064E" w14:textId="1C05D0DF" w:rsidR="00493C01" w:rsidRPr="00B0730D" w:rsidRDefault="00493C01" w:rsidP="00493C01">
      <w:pPr>
        <w:rPr>
          <w:b/>
        </w:rPr>
      </w:pPr>
      <w:r w:rsidRPr="00B0730D">
        <w:rPr>
          <w:b/>
        </w:rPr>
        <w:t xml:space="preserve">The </w:t>
      </w:r>
      <w:r w:rsidR="00D84C75" w:rsidRPr="00B0730D">
        <w:rPr>
          <w:b/>
        </w:rPr>
        <w:t xml:space="preserve">Dynamic </w:t>
      </w:r>
      <w:r w:rsidRPr="00B0730D">
        <w:rPr>
          <w:b/>
        </w:rPr>
        <w:t xml:space="preserve">Shift Detector </w:t>
      </w:r>
      <w:r w:rsidR="00997D87" w:rsidRPr="00B0730D">
        <w:rPr>
          <w:b/>
        </w:rPr>
        <w:t>algorithm</w:t>
      </w:r>
    </w:p>
    <w:p w14:paraId="7A4C5A80" w14:textId="24605C1A" w:rsidR="00E22FDA" w:rsidRPr="00324AC6" w:rsidRDefault="007A65A3" w:rsidP="00493C01">
      <w:pPr>
        <w:rPr>
          <w:rFonts w:eastAsiaTheme="minorEastAsia"/>
        </w:rPr>
      </w:pPr>
      <w:r>
        <w:t xml:space="preserve">Although any </w:t>
      </w:r>
      <w:r w:rsidR="003C0B39">
        <w:t xml:space="preserve">time series </w:t>
      </w:r>
      <w:r>
        <w:t xml:space="preserve">population model can be used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8A3F76">
        <w:t>To do this, 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ers: </w:t>
      </w:r>
      <w:r w:rsidR="00493C01">
        <w:t xml:space="preserve">the carrying capacity of the system, </w:t>
      </w:r>
      <m:oMath>
        <m:r>
          <w:rPr>
            <w:rFonts w:ascii="Cambria Math" w:hAnsi="Cambria Math" w:cs="Times New Roman"/>
            <w:sz w:val="24"/>
            <w:szCs w:val="24"/>
          </w:rPr>
          <m:t>K</m:t>
        </m:r>
      </m:oMath>
      <w:r w:rsidR="00493C01">
        <w:t xml:space="preserve">, and the annual </w:t>
      </w:r>
      <w:r w:rsidR="004B2610">
        <w:t xml:space="preserve">intrinsic </w:t>
      </w:r>
      <w:r w:rsidR="00493C01">
        <w:t xml:space="preserve">growth rate, </w:t>
      </w:r>
      <m:oMath>
        <m:r>
          <w:rPr>
            <w:rFonts w:ascii="Cambria Math" w:hAnsi="Cambria Math" w:cs="Times New Roman"/>
            <w:sz w:val="24"/>
            <w:szCs w:val="24"/>
          </w:rPr>
          <m:t>r</m:t>
        </m:r>
      </m:oMath>
      <w:r w:rsidR="00493C01">
        <w:t xml:space="preserve"> </w:t>
      </w:r>
      <w:r w:rsidR="00493C01">
        <w:fldChar w:fldCharType="begin"/>
      </w:r>
      <w:r w:rsidR="00B40C6D">
        <w:instrText xml:space="preserve"> ADDIN ZOTERO_ITEM CSL_CITATION {"citationID":"a2lonl5c0vq","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0F47FB" w:rsidRPr="000F47FB">
        <w:rPr>
          <w:rFonts w:ascii="Calibri" w:hAnsi="Calibri" w:cs="Calibri"/>
        </w:rPr>
        <w:t>[27]</w:t>
      </w:r>
      <w:r w:rsidR="00493C01">
        <w:fldChar w:fldCharType="end"/>
      </w:r>
      <w:r w:rsidR="00493C01">
        <w:t xml:space="preserve">: </w:t>
      </w:r>
    </w:p>
    <w:p w14:paraId="325F0590" w14:textId="3F05E5B9" w:rsidR="00493C01" w:rsidRPr="00562E12" w:rsidRDefault="00237880"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7E4E6622" w:rsidR="00493C01" w:rsidRDefault="00E22FDA" w:rsidP="00493C01">
      <w:r>
        <w:t xml:space="preserve">We further assume that observed annual population abundance is partially stochastic and may be influenced by environmental variation and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is a useful starting point for break</w:t>
      </w:r>
      <w:r w:rsidR="009C3D6D">
        <w:t xml:space="preserve"> </w:t>
      </w:r>
      <w:r>
        <w:t xml:space="preserve">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t xml:space="preserve">(including the </w:t>
      </w:r>
      <w:r w:rsidR="00EA3BBE">
        <w:lastRenderedPageBreak/>
        <w:t xml:space="preserve">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B40C6D">
        <w:instrText xml:space="preserve"> ADDIN ZOTERO_ITEM CSL_CITATION {"citationID":"J3vUceyI","properties":{"formattedCitation":"[32,33]","plainCitation":"[32,33]","noteIndex":0},"citationItems":[{"id":1785,"uris":["http://zotero.org/users/3015424/items/URZH5CDF"],"uri":["http://zotero.org/users/3015424/items/URZH5CDF"],"itemData":{"id":1785,"type":"article-journal","title":"Stock and Recruitment","container-title":"Journal of the Fisheries Research Board of Canada","page":"559-623","volume":"11","issue":"5","DOI":"10.1139/f54-039","ISSN":"0015-296X","journalAbbreviation":"J. Fish. Res. Bd. Can.","author":[{"family":"Ricker","given":"W. E."}],"issued":{"date-parts":[["1954",5,1]]}}},{"id":1926,"uris":["http://zotero.org/users/3015424/items/KHYMNYLI"],"uri":["http://zotero.org/users/3015424/items/KHYMNYLI"],"itemData":{"id":1926,"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247AF9" w:rsidRPr="00247AF9">
        <w:rPr>
          <w:rFonts w:ascii="Calibri" w:hAnsi="Calibri" w:cs="Calibri"/>
        </w:rPr>
        <w:t>[32,33]</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360E7C7D"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39231694"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AICc) for each </w:t>
      </w:r>
      <w:r w:rsidR="002D4506">
        <w:t xml:space="preserve">segment </w:t>
      </w:r>
      <w:r>
        <w:t>and sum</w:t>
      </w:r>
      <w:r w:rsidR="00EA2CE8">
        <w:t>ming</w:t>
      </w:r>
      <w:r>
        <w:t xml:space="preserve"> them </w:t>
      </w:r>
      <w:r w:rsidR="0025536D">
        <w:t xml:space="preserve">accordingly </w:t>
      </w:r>
      <w:r w:rsidR="002D4506">
        <w:fldChar w:fldCharType="begin"/>
      </w:r>
      <w:r w:rsidR="00B40C6D">
        <w:instrText xml:space="preserve"> ADDIN ZOTERO_ITEM CSL_CITATION {"citationID":"RnKj7pQR","properties":{"formattedCitation":"[34]","plainCitation":"[34]","noteIndex":0},"citationItems":[{"id":2025,"uris":["http://zotero.org/users/3015424/items/K465RU5D"],"uri":["http://zotero.org/users/3015424/items/K465RU5D"],"itemData":{"id":2025,"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47AF9" w:rsidRPr="00247AF9">
        <w:rPr>
          <w:rFonts w:ascii="Calibri" w:hAnsi="Calibri" w:cs="Calibri"/>
        </w:rPr>
        <w:t>[34]</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produces a set of top performing break point combinations for cases in which model fits produce equivalent AICc values (i.e. within 2 units of the best-performing fit</w:t>
      </w:r>
      <w:r w:rsidR="00D742AD">
        <w:t xml:space="preserve">; </w:t>
      </w:r>
      <w:r w:rsidR="00997D87">
        <w:fldChar w:fldCharType="begin"/>
      </w:r>
      <w:r w:rsidR="00B40C6D">
        <w:instrText xml:space="preserve"> ADDIN ZOTERO_ITEM CSL_CITATION {"citationID":"KFfx5xQc","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247AF9" w:rsidRPr="00247AF9">
        <w:rPr>
          <w:rFonts w:ascii="Calibri" w:hAnsi="Calibri" w:cs="Calibri"/>
        </w:rPr>
        <w:t>[35]</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B40C6D">
        <w:instrText xml:space="preserve"> ADDIN ZOTERO_ITEM CSL_CITATION {"citationID":"rDdG5sSt","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247AF9" w:rsidRPr="00247AF9">
        <w:rPr>
          <w:rFonts w:ascii="Calibri" w:hAnsi="Calibri" w:cs="Calibri"/>
        </w:rPr>
        <w:t>[35]</w:t>
      </w:r>
      <w:r w:rsidR="00757994">
        <w:fldChar w:fldCharType="end"/>
      </w:r>
      <w:r w:rsidR="00DA72A4">
        <w:t xml:space="preserve">. </w:t>
      </w:r>
      <w:r w:rsidR="008D5DD0">
        <w:t>W</w:t>
      </w:r>
      <w:r w:rsidR="00DA72A4">
        <w:t xml:space="preserve">e compute the Akaike weight </w:t>
      </w:r>
      <w:r w:rsidR="00DA72A4" w:rsidRPr="000237F7">
        <w:rPr>
          <w:i/>
        </w:rPr>
        <w:t>w</w:t>
      </w:r>
      <w:r w:rsidR="00DA72A4">
        <w:rPr>
          <w:vertAlign w:val="subscript"/>
        </w:rPr>
        <w:t xml:space="preserve">i </w:t>
      </w:r>
      <w:r w:rsidR="006D2307">
        <w:rPr>
          <w:vertAlign w:val="subscript"/>
        </w:rPr>
        <w:t xml:space="preserve"> </w:t>
      </w:r>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r w:rsidR="008C369E" w:rsidRPr="000237F7">
        <w:rPr>
          <w:i/>
        </w:rPr>
        <w:t>w</w:t>
      </w:r>
      <w:r w:rsidR="00757994">
        <w:rPr>
          <w:vertAlign w:val="subscript"/>
        </w:rPr>
        <w:t>n</w:t>
      </w:r>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r w:rsidR="00B40C6D">
        <w:instrText xml:space="preserve"> ADDIN ZOTERO_ITEM CSL_CITATION {"citationID":"u2dzvEQ5","properties":{"formattedCitation":"[36]","plainCitation":"[36]","noteIndex":0},"citationItems":[{"id":1812,"uris":["http://zotero.org/users/3015424/items/7MLRL8WC"],"uri":["http://zotero.org/users/3015424/items/7MLRL8WC"],"itemData":{"id":1812,"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247AF9" w:rsidRPr="00247AF9">
        <w:rPr>
          <w:rFonts w:ascii="Calibri" w:hAnsi="Calibri" w:cs="Calibri"/>
        </w:rPr>
        <w:t>[36]</w:t>
      </w:r>
      <w:r w:rsidR="00757994">
        <w:fldChar w:fldCharType="end"/>
      </w:r>
      <w:r w:rsidR="00757994">
        <w:t xml:space="preserve">. Break weight </w:t>
      </w:r>
      <w:r w:rsidR="00BD5B39">
        <w:t xml:space="preserve">(i.e., </w:t>
      </w:r>
      <w:r w:rsidR="00F63325">
        <w:t xml:space="preserve">relative </w:t>
      </w:r>
      <w:r w:rsidR="00757994">
        <w:t xml:space="preserve">variable importance, </w:t>
      </w:r>
      <w:r w:rsidR="00757994" w:rsidRPr="00CC0E99">
        <w:rPr>
          <w:i/>
        </w:rPr>
        <w:t>sensu</w:t>
      </w:r>
      <w:r w:rsidR="00757994">
        <w:t xml:space="preserve"> </w:t>
      </w:r>
      <w:r w:rsidR="00997D87">
        <w:fldChar w:fldCharType="begin"/>
      </w:r>
      <w:r w:rsidR="00B40C6D">
        <w:instrText xml:space="preserve"> ADDIN ZOTERO_ITEM CSL_CITATION {"citationID":"XXJbKUaM","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247AF9" w:rsidRPr="00247AF9">
        <w:rPr>
          <w:rFonts w:ascii="Calibri" w:hAnsi="Calibri" w:cs="Calibri"/>
        </w:rPr>
        <w:t>[35]</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369526B0" w:rsidR="00493C01" w:rsidRPr="00DA72A4" w:rsidRDefault="004628BA" w:rsidP="004628BA">
      <w:r>
        <w:t xml:space="preserve">We selected AICc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r w:rsidR="006B7574">
        <w:t xml:space="preserve">AICc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B40C6D">
        <w:instrText xml:space="preserve"> ADDIN ZOTERO_ITEM CSL_CITATION {"citationID":"9kUvnk8K","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247AF9" w:rsidRPr="00247AF9">
        <w:rPr>
          <w:rFonts w:ascii="Calibri" w:hAnsi="Calibri" w:cs="Calibri"/>
        </w:rPr>
        <w:t>[35]</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6CA6A903"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r w:rsidR="00B40C6D">
        <w:instrText xml:space="preserve"> ADDIN ZOTERO_ITEM CSL_CITATION {"citationID":"a262g9b99h5","properties":{"formattedCitation":"[37]","plainCitation":"[37]","noteIndex":0},"citationItems":[{"id":1781,"uris":["http://zotero.org/users/3015424/items/SWFJ2EDN"],"uri":["http://zotero.org/users/3015424/items/SWFJ2EDN"],"itemData":{"id":1781,"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247AF9" w:rsidRPr="00247AF9">
        <w:rPr>
          <w:rFonts w:ascii="Calibri" w:hAnsi="Calibri" w:cs="Calibri"/>
        </w:rPr>
        <w:t>[37]</w:t>
      </w:r>
      <w:r>
        <w:fldChar w:fldCharType="end"/>
      </w:r>
      <w:r>
        <w:t xml:space="preserve">. </w:t>
      </w:r>
      <w:r w:rsidR="00015144">
        <w:t xml:space="preserve">For fitting the Ricker model, we used </w:t>
      </w:r>
      <w:r w:rsidR="00B40C6D">
        <w:t xml:space="preserve">the </w:t>
      </w:r>
      <w:r w:rsidR="00B40C6D" w:rsidRPr="00B40C6D">
        <w:t>Levenberg-Marquardt nonlinear least-squares algorithm</w:t>
      </w:r>
      <w:r w:rsidR="00B40C6D">
        <w:t xml:space="preserve"> as implemented in the package minpack.LM </w:t>
      </w:r>
      <w:r w:rsidR="00B40C6D">
        <w:fldChar w:fldCharType="begin"/>
      </w:r>
      <w:r w:rsidR="00B40C6D">
        <w:instrText xml:space="preserve"> ADDIN ZOTERO_ITEM CSL_CITATION {"citationID":"z7WFxfAD","properties":{"formattedCitation":"[38]","plainCitation":"[38]","noteIndex":0},"citationItems":[{"id":1763,"uris":["http://zotero.org/users/3015424/items/FUX9M2CW"],"uri":["http://zotero.org/users/3015424/items/FUX9M2CW"],"itemData":{"id":1763,"type":"book","title":"minpack. lm: R Interface to the Levenberg-Marquardt Nonlinear Least-Squares Algorithm Found in MINPACK","collection-title":"R package version 1.2-1","version":"1.2-1","title-short":"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B40C6D">
        <w:fldChar w:fldCharType="separate"/>
      </w:r>
      <w:r w:rsidR="00B40C6D" w:rsidRPr="0060335E">
        <w:rPr>
          <w:rFonts w:ascii="Calibri" w:hAnsi="Calibri" w:cs="Calibri"/>
        </w:rPr>
        <w:t>[38]</w:t>
      </w:r>
      <w:r w:rsidR="00B40C6D">
        <w:fldChar w:fldCharType="end"/>
      </w:r>
      <w:r w:rsidR="00B40C6D">
        <w:t xml:space="preserve">. </w:t>
      </w:r>
      <w:r>
        <w:t xml:space="preserve">All data manipulations, analyses and figure scripts, including the complete development history, are publicly available in a Github repository at </w:t>
      </w:r>
      <w:hyperlink r:id="rId7" w:history="1">
        <w:r w:rsidR="00C57D32" w:rsidRPr="00C57D32">
          <w:rPr>
            <w:color w:val="0000FF"/>
            <w:u w:val="single"/>
          </w:rPr>
          <w:t>https://github.com/cbahlai/dynamic_shift_detector</w:t>
        </w:r>
      </w:hyperlink>
      <w:r w:rsidR="00247AF9">
        <w:rPr>
          <w:color w:val="0000FF"/>
          <w:u w:val="single"/>
        </w:rPr>
        <w:t xml:space="preserve"> </w:t>
      </w:r>
      <w:r w:rsidR="00247AF9">
        <w:rPr>
          <w:color w:val="0000FF"/>
          <w:u w:val="single"/>
        </w:rPr>
        <w:fldChar w:fldCharType="begin"/>
      </w:r>
      <w:r w:rsidR="00B40C6D">
        <w:rPr>
          <w:color w:val="0000FF"/>
          <w:u w:val="single"/>
        </w:rPr>
        <w:instrText xml:space="preserve"> ADDIN ZOTERO_ITEM CSL_CITATION {"citationID":"nJ0RIOqu","properties":{"formattedCitation":"[39]","plainCitation":"[39]","noteIndex":0},"citationItems":[{"id":1805,"uris":["http://zotero.org/users/3015424/items/XBUW6QYE"],"uri":["http://zotero.org/users/3015424/items/XBUW6QYE"],"itemData":{"id":1805,"type":"article","title":"cbahlai/dynamic_shift_detector: The Dynamic Shift Detector","publisher":"Zenodo","source":"DataCite","abstract":"Functions and simulations for the Dynamic Shift Detector, an information-theoretic tool for identifying shifts in population time series data","URL":"https://zenodo.org/record/3368486","note":"DOI: 10.5281/zenodo.3368486","title-short":"cbahlai/dynamic_shift_detector","author":[{"family":"Bahlai","given":"Christie"}],"issued":{"date-parts":[["2019",8,14]]},"accessed":{"date-parts":[["2019",8,15]]}}}],"schema":"https://github.com/citation-style-language/schema/raw/master/csl-citation.json"} </w:instrText>
      </w:r>
      <w:r w:rsidR="00247AF9">
        <w:rPr>
          <w:color w:val="0000FF"/>
          <w:u w:val="single"/>
        </w:rPr>
        <w:fldChar w:fldCharType="separate"/>
      </w:r>
      <w:r w:rsidR="00B40C6D" w:rsidRPr="0060335E">
        <w:rPr>
          <w:rFonts w:ascii="Calibri" w:hAnsi="Calibri" w:cs="Calibri"/>
        </w:rPr>
        <w:t>[39]</w:t>
      </w:r>
      <w:r w:rsidR="00247AF9">
        <w:rPr>
          <w:color w:val="0000FF"/>
          <w:u w:val="single"/>
        </w:rPr>
        <w:fldChar w:fldCharType="end"/>
      </w:r>
      <w:r w:rsidR="00C57D32">
        <w:t xml:space="preserve">. </w:t>
      </w:r>
      <w:r>
        <w:t xml:space="preserve">We summarize the role of each function </w:t>
      </w:r>
      <w:r w:rsidR="0027575D">
        <w:t xml:space="preserve">used in the </w:t>
      </w:r>
      <w:r w:rsidR="00997D87">
        <w:t xml:space="preserve">algorithm </w:t>
      </w:r>
      <w:r w:rsidR="008F7A31">
        <w:t>with</w:t>
      </w:r>
      <w:r w:rsidR="006B3E8D">
        <w:t>in Appendix S2</w:t>
      </w:r>
      <w:r>
        <w:t>.</w:t>
      </w:r>
    </w:p>
    <w:p w14:paraId="4283F8AD" w14:textId="77777777" w:rsidR="00247AF9" w:rsidRDefault="00247AF9" w:rsidP="00493C01">
      <w:pPr>
        <w:rPr>
          <w:b/>
        </w:rPr>
      </w:pPr>
    </w:p>
    <w:p w14:paraId="48E1EDBC" w14:textId="5B50B6DC" w:rsidR="00493C01" w:rsidRPr="00B0730D" w:rsidRDefault="00493C01" w:rsidP="00493C01">
      <w:pPr>
        <w:rPr>
          <w:b/>
        </w:rPr>
      </w:pPr>
      <w:r w:rsidRPr="00B0730D">
        <w:rPr>
          <w:b/>
        </w:rPr>
        <w:lastRenderedPageBreak/>
        <w:t>Simulation study</w:t>
      </w:r>
    </w:p>
    <w:p w14:paraId="0A06F1AC" w14:textId="77777777" w:rsidR="006E21FB" w:rsidRDefault="00493C01" w:rsidP="00493C01">
      <w:r>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r w:rsidR="00F6528D" w:rsidRPr="00042E44">
        <w:rPr>
          <w:i/>
        </w:rPr>
        <w:t>r</w:t>
      </w:r>
      <w:r w:rsidR="00F6528D">
        <w:t xml:space="preserve"> </w:t>
      </w:r>
      <w:r w:rsidR="00117610">
        <w:t xml:space="preserve">at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p>
    <w:p w14:paraId="6E6E63A9" w14:textId="77777777" w:rsidR="00785091" w:rsidRDefault="0062727D" w:rsidP="00493C01">
      <w:r>
        <w:t>We</w:t>
      </w:r>
      <w:r w:rsidR="00700FB5">
        <w:t xml:space="preserve"> </w:t>
      </w:r>
      <w:r w:rsidR="00117610">
        <w:t>further</w:t>
      </w:r>
      <w:r>
        <w:t xml:space="preserve"> evaluated how the magnitude of </w:t>
      </w:r>
      <w:r w:rsidR="00400E52">
        <w:t>stochasticity</w:t>
      </w:r>
      <w:r>
        <w:t xml:space="preserve"> in the system (as measured by the</w:t>
      </w:r>
      <w:r w:rsidR="00493C01">
        <w:t xml:space="preserve"> error </w:t>
      </w:r>
      <w:r>
        <w:t>term</w:t>
      </w:r>
      <w:r w:rsidR="00493C01">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influenced</w:t>
      </w:r>
      <w:r w:rsidR="00997D87">
        <w:t xml:space="preserve"> algorithm</w:t>
      </w:r>
      <w:r>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rsidR="00493C01">
        <w:t xml:space="preserve">For </w:t>
      </w:r>
      <w:r w:rsidR="00400E52">
        <w:t>each annual population size in the simulated dataset</w:t>
      </w:r>
      <w:r w:rsidR="00493C01">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p>
    <w:p w14:paraId="1E6A143C" w14:textId="5193AF2C" w:rsidR="00493C01" w:rsidRDefault="00117610" w:rsidP="00493C01">
      <w:r>
        <w:t>We ran these simulations</w:t>
      </w:r>
      <w:r w:rsidR="00700FB5">
        <w:t xml:space="preserve"> </w:t>
      </w:r>
      <w:r>
        <w:t>with all noise</w:t>
      </w:r>
      <w:r w:rsidR="00B1554A">
        <w:t xml:space="preserve"> (</w:t>
      </w:r>
      <m:oMath>
        <m:r>
          <w:rPr>
            <w:rFonts w:ascii="Cambria Math" w:hAnsi="Cambria Math"/>
          </w:rPr>
          <m:t>τ</m:t>
        </m:r>
      </m:oMath>
      <w:r w:rsidR="00B1554A">
        <w:rPr>
          <w:rFonts w:eastAsiaTheme="minorEastAsia"/>
        </w:rPr>
        <w:t>)</w:t>
      </w:r>
      <w:r>
        <w:t xml:space="preserve"> levels</w:t>
      </w:r>
      <w:r w:rsidR="00700FB5">
        <w:t xml:space="preserve"> across all </w:t>
      </w:r>
      <w:r>
        <w:t>percent</w:t>
      </w:r>
      <w:r w:rsidR="00700FB5">
        <w:t xml:space="preserve"> change values for </w:t>
      </w:r>
      <w:r w:rsidR="00700FB5" w:rsidRPr="00DC13D1">
        <w:rPr>
          <w:i/>
        </w:rPr>
        <w:t>r</w:t>
      </w:r>
      <w:r w:rsidR="00700FB5">
        <w:t xml:space="preserve"> and </w:t>
      </w:r>
      <w:r w:rsidR="00700FB5" w:rsidRPr="00DC13D1">
        <w:rPr>
          <w:i/>
        </w:rPr>
        <w:t>K</w:t>
      </w:r>
      <w:r>
        <w:t xml:space="preserve"> (with other parameters held at base values)</w:t>
      </w:r>
      <w:r w:rsidR="00700FB5">
        <w:t xml:space="preserve"> for a total of 50 </w:t>
      </w:r>
      <w:r w:rsidR="00F77E9C">
        <w:t xml:space="preserve">additional </w:t>
      </w:r>
      <w:r w:rsidR="00700FB5">
        <w:t>scenarios (</w:t>
      </w:r>
      <w:r>
        <w:t>five</w:t>
      </w:r>
      <w:r w:rsidR="00700FB5">
        <w:t xml:space="preserve"> percent noise values </w:t>
      </w:r>
      <w:r>
        <w:t xml:space="preserve">with five percent changes in </w:t>
      </w:r>
      <w:r w:rsidRPr="007529B4">
        <w:rPr>
          <w:i/>
        </w:rPr>
        <w:t>r</w:t>
      </w:r>
      <w:r>
        <w:t xml:space="preserve"> and five percent changes in </w:t>
      </w:r>
      <w:r w:rsidRPr="007529B4">
        <w:rPr>
          <w:i/>
        </w:rPr>
        <w:t>K</w:t>
      </w:r>
      <w:r w:rsidR="00700FB5">
        <w:t>). Finally,</w:t>
      </w:r>
      <w:r>
        <w:t xml:space="preserve"> </w:t>
      </w:r>
      <w:r w:rsidR="00700FB5">
        <w:t xml:space="preserve">we tested the impact of time series length by modifying the length of the simulated time series at five-year intervals over a range from 15 – 30 years </w:t>
      </w:r>
      <w:r>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rsidR="00493C01">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rsidR="00493C01">
        <w:t>with 0, 1, 2 and 3</w:t>
      </w:r>
      <w:r w:rsidR="007370A4">
        <w:t xml:space="preserve"> breaks</w:t>
      </w:r>
      <w:r w:rsidR="00B1554A">
        <w:t xml:space="preserve">. Break point locations </w:t>
      </w:r>
      <w:r w:rsidR="00761009">
        <w:t>were randomly selected from within the set of possible time points</w:t>
      </w:r>
      <w:r w:rsidR="00493C01">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C57D32">
        <w:t xml:space="preserve"> to converge</w:t>
      </w:r>
      <w:r w:rsidR="00B1554A">
        <w:t xml:space="preserve">; </w:t>
      </w:r>
      <w:r w:rsidR="0043659E">
        <w:t>results for such combinations are not presented</w:t>
      </w:r>
      <w:r w:rsidR="003F728A">
        <w:t>).</w:t>
      </w:r>
    </w:p>
    <w:p w14:paraId="4A7C3025" w14:textId="49C83CAB"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21CC3C4C" w14:textId="534BCE9F" w:rsidR="009C3D6D" w:rsidRPr="009C3D6D" w:rsidRDefault="009C3D6D" w:rsidP="00493C01">
      <w:pPr>
        <w:rPr>
          <w:b/>
          <w:u w:val="single"/>
        </w:rPr>
      </w:pPr>
      <w:r w:rsidRPr="009C3D6D">
        <w:rPr>
          <w:b/>
          <w:u w:val="single"/>
        </w:rPr>
        <w:t>Results</w:t>
      </w:r>
    </w:p>
    <w:p w14:paraId="1E429476" w14:textId="346C5036" w:rsidR="009C3D6D" w:rsidRPr="009C3D6D" w:rsidRDefault="009C3D6D" w:rsidP="00493C01">
      <w:pPr>
        <w:rPr>
          <w:b/>
        </w:rPr>
      </w:pPr>
      <w:r w:rsidRPr="009C3D6D">
        <w:rPr>
          <w:b/>
        </w:rPr>
        <w:t>Simulation Study</w:t>
      </w:r>
    </w:p>
    <w:p w14:paraId="6697162A" w14:textId="0A203C3C" w:rsidR="00493C01" w:rsidRDefault="00B853B2" w:rsidP="00493C01">
      <w:r>
        <w:lastRenderedPageBreak/>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867651">
        <w:t>A</w:t>
      </w:r>
      <w:r w:rsidR="00B321C6">
        <w:t>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795AEDA2" w:rsidR="00527036" w:rsidRDefault="00EE1A6B" w:rsidP="00493C01">
      <w:bookmarkStart w:id="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to evaluate strength of evidence for a break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1"/>
    <w:p w14:paraId="4D6964D6" w14:textId="3C564E04" w:rsidR="00493C01" w:rsidRPr="003A4850" w:rsidRDefault="009106F5" w:rsidP="00493C01">
      <w:r w:rsidRPr="003A4850">
        <w:rPr>
          <w:b/>
          <w:bCs/>
          <w:iCs/>
        </w:rPr>
        <w:t>Case stud</w:t>
      </w:r>
      <w:r w:rsidR="003A4850">
        <w:rPr>
          <w:b/>
          <w:bCs/>
          <w:iCs/>
        </w:rPr>
        <w:t>y applications</w:t>
      </w:r>
    </w:p>
    <w:p w14:paraId="5F4E3EFB" w14:textId="39FF44B6" w:rsidR="00493C01" w:rsidRDefault="00493C01" w:rsidP="00493C01">
      <w:r>
        <w:t xml:space="preserve">We tested the performance of the </w:t>
      </w:r>
      <w:r w:rsidR="005907DA">
        <w:t xml:space="preserve">DSD </w:t>
      </w:r>
      <w:r w:rsidR="00F63325">
        <w:t xml:space="preserve">algorithm </w:t>
      </w:r>
      <w:r>
        <w:t>with two case</w:t>
      </w:r>
      <w:r w:rsidR="001E66C2">
        <w:t xml:space="preserve"> </w:t>
      </w:r>
      <w:r>
        <w:t>s</w:t>
      </w:r>
      <w:r w:rsidR="001E66C2">
        <w:t>tudies</w:t>
      </w:r>
      <w:r>
        <w:t xml:space="preserve"> using population time series data from field observation</w:t>
      </w:r>
      <w:r w:rsidR="001E66C2">
        <w:t>s</w:t>
      </w:r>
      <w:r>
        <w:t>. Both case studies involve approximately two decades of observations of economically or culturally important insect species</w:t>
      </w:r>
      <w:r w:rsidR="00025960">
        <w:t xml:space="preserve">: </w:t>
      </w:r>
      <w:r>
        <w:t>on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77F56785"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B40C6D">
        <w:instrText xml:space="preserve"> ADDIN ZOTERO_ITEM CSL_CITATION {"citationID":"aiqcni7gke","properties":{"formattedCitation":"[40\\uc0\\u8211{}42]","plainCitation":"[40–42]","noteIndex":0},"citationItems":[{"id":1080,"uris":["http://zotero.org/users/3015424/items/S54CRNH6"],"uri":["http://zotero.org/users/3015424/items/S54CRNH6"],"itemData":{"id":1080,"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153,"uris":["http://zotero.org/users/3015424/items/4JQ8P5MR"],"uri":["http://zotero.org/users/3015424/items/4JQ8P5MR"],"itemData":{"id":153,"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B40C6D" w:rsidRPr="0060335E">
        <w:rPr>
          <w:rFonts w:ascii="Calibri" w:hAnsi="Calibri" w:cs="Calibri"/>
          <w:szCs w:val="24"/>
        </w:rPr>
        <w:t>[40–42]</w:t>
      </w:r>
      <w:r>
        <w:fldChar w:fldCharType="end"/>
      </w:r>
      <w:r>
        <w:t xml:space="preserve">.  </w:t>
      </w:r>
    </w:p>
    <w:p w14:paraId="1DCD5FE4" w14:textId="0E2911A3"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top</w:t>
      </w:r>
      <w:r w:rsidR="0010338A">
        <w:t xml:space="preserve"> performing</w:t>
      </w:r>
      <w:r w:rsidR="003D7B3C">
        <w:t xml:space="preserve"> </w:t>
      </w:r>
      <w:r>
        <w:t xml:space="preserve">break point combination (Fig. </w:t>
      </w:r>
      <w:r w:rsidR="008B4B47">
        <w:t xml:space="preserve">3 </w:t>
      </w:r>
      <w:r>
        <w:t>A</w:t>
      </w:r>
      <w:r w:rsidR="00132F8B">
        <w:t>, AICc=-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AICc=-17.46)</w:t>
      </w:r>
      <w:r w:rsidR="003D7B3C">
        <w:t>, and a no break series</w:t>
      </w:r>
      <w:r w:rsidR="00132F8B">
        <w:t xml:space="preserve"> </w:t>
      </w:r>
      <w:r w:rsidR="00132F8B">
        <w:lastRenderedPageBreak/>
        <w:t>(AICc=-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02AFBDBD" w:rsidR="00CB7EEE" w:rsidRDefault="0065187C" w:rsidP="00493C01">
      <w:r>
        <w:t xml:space="preserve">Our </w:t>
      </w:r>
      <w:r w:rsidR="00E067C5">
        <w:t xml:space="preserve">results </w:t>
      </w:r>
      <w:r w:rsidR="00AC02B9">
        <w:t xml:space="preserve">can be explained in the context of the known ecology of this ladybeetle. </w:t>
      </w:r>
      <w:r w:rsidR="00CB7EEE">
        <w:t xml:space="preserve">Dynamics of the ladybeetle invasion appear to be closely coupled with prey availability </w:t>
      </w:r>
      <w:r w:rsidR="00CB7EEE">
        <w:fldChar w:fldCharType="begin"/>
      </w:r>
      <w:r w:rsidR="00B40C6D">
        <w:instrText xml:space="preserve"> ADDIN ZOTERO_ITEM CSL_CITATION {"citationID":"aeo5980lef","properties":{"formattedCitation":"[41,43\\uc0\\u8211{}45]","plainCitation":"[41,43–45]","noteIndex":0},"citationItems":[{"id":997,"uris":["http://zotero.org/users/3015424/items/Q83C5EAQ"],"uri":["http://zotero.org/users/3015424/items/Q83C5EAQ"],"itemData":{"id":997,"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359,"uris":["http://zotero.org/users/3015424/items/9M3EFWVI"],"uri":["http://zotero.org/users/3015424/items/9M3EFWVI"],"itemData":{"id":359,"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219,"uris":["http://zotero.org/users/3015424/items/63S8PB2U"],"uri":["http://zotero.org/users/3015424/items/63S8PB2U"],"itemData":{"id":219,"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153,"uris":["http://zotero.org/users/3015424/items/4JQ8P5MR"],"uri":["http://zotero.org/users/3015424/items/4JQ8P5MR"],"itemData":{"id":153,"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B40C6D" w:rsidRPr="0060335E">
        <w:rPr>
          <w:rFonts w:ascii="Calibri" w:hAnsi="Calibri" w:cs="Calibri"/>
          <w:szCs w:val="24"/>
        </w:rPr>
        <w:t>[41,43–45]</w:t>
      </w:r>
      <w:r w:rsidR="00CB7EEE">
        <w:fldChar w:fldCharType="end"/>
      </w:r>
      <w:r w:rsidR="00CB7EEE">
        <w:t xml:space="preserve">, which, in turn, is driven by documented pest management practices (neonicotinoid insecticide use; </w:t>
      </w:r>
      <w:r w:rsidR="00CB7EEE">
        <w:fldChar w:fldCharType="begin"/>
      </w:r>
      <w:r w:rsidR="00B40C6D">
        <w:instrText xml:space="preserve"> ADDIN ZOTERO_ITEM CSL_CITATION {"citationID":"T7Lck71G","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B40C6D" w:rsidRPr="0060335E">
        <w:rPr>
          <w:rFonts w:ascii="Calibri" w:hAnsi="Calibri" w:cs="Calibri"/>
        </w:rPr>
        <w:t>[42]</w:t>
      </w:r>
      <w:r w:rsidR="00CB7EEE">
        <w:fldChar w:fldCharType="end"/>
      </w:r>
      <w:r w:rsidR="009C3D6D">
        <w:t>)</w:t>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B40C6D">
        <w:instrText xml:space="preserve"> ADDIN ZOTERO_ITEM CSL_CITATION {"citationID":"Aubs2z5X","properties":{"formattedCitation":"[46,47]","plainCitation":"[46,47]","noteIndex":0},"citationItems":[{"id":504,"uris":["http://zotero.org/users/3015424/items/CPK4JSN3"],"uri":["http://zotero.org/users/3015424/items/CPK4JSN3"],"itemData":{"id":504,"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41,"uris":["http://zotero.org/users/3015424/items/23WFJMID"],"uri":["http://zotero.org/users/3015424/items/23WFJMID"],"itemData":{"id":41,"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B40C6D" w:rsidRPr="0060335E">
        <w:rPr>
          <w:rFonts w:ascii="Calibri" w:hAnsi="Calibri" w:cs="Calibri"/>
        </w:rPr>
        <w:t>[46,47]</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B40C6D">
        <w:instrText xml:space="preserve"> ADDIN ZOTERO_ITEM CSL_CITATION {"citationID":"XxxTEEIo","properties":{"formattedCitation":"[40]","plainCitation":"[40]","noteIndex":0},"citationItems":[{"id":1080,"uris":["http://zotero.org/users/3015424/items/S54CRNH6"],"uri":["http://zotero.org/users/3015424/items/S54CRNH6"],"itemData":{"id":1080,"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B40C6D" w:rsidRPr="0060335E">
        <w:rPr>
          <w:rFonts w:ascii="Calibri" w:hAnsi="Calibri" w:cs="Calibri"/>
        </w:rPr>
        <w:t>[40]</w:t>
      </w:r>
      <w:r w:rsidR="00CB7EEE">
        <w:fldChar w:fldCharType="end"/>
      </w:r>
      <w:r w:rsidR="00CB7EEE">
        <w:t>, supporting both a higher carrying capacity and a greater intrinsic growth rate. The second shift, after 2005,</w:t>
      </w:r>
      <w:r w:rsidR="00AC02B9">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w:t>
      </w:r>
      <w:r w:rsidR="00CB7EEE">
        <w:t>limit early season reproduction of</w:t>
      </w:r>
      <w:r w:rsidR="00D9182C">
        <w:t xml:space="preserve"> ladybeetles</w:t>
      </w:r>
      <w:r w:rsidR="00CB7EEE">
        <w:rPr>
          <w:i/>
        </w:rPr>
        <w:t xml:space="preserve"> </w:t>
      </w:r>
      <w:r w:rsidR="00CB7EEE">
        <w:rPr>
          <w:i/>
        </w:rPr>
        <w:fldChar w:fldCharType="begin"/>
      </w:r>
      <w:r w:rsidR="00B40C6D">
        <w:rPr>
          <w:i/>
        </w:rPr>
        <w:instrText xml:space="preserve"> ADDIN ZOTERO_ITEM CSL_CITATION {"citationID":"nksNrgGO","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B40C6D" w:rsidRPr="0060335E">
        <w:rPr>
          <w:rFonts w:ascii="Calibri" w:hAnsi="Calibri" w:cs="Calibri"/>
        </w:rPr>
        <w:t>[42]</w:t>
      </w:r>
      <w:r w:rsidR="00CB7EEE">
        <w:rPr>
          <w:i/>
        </w:rPr>
        <w:fldChar w:fldCharType="end"/>
      </w:r>
      <w:r w:rsidR="00AC02B9">
        <w:rPr>
          <w:i/>
        </w:rPr>
        <w:t xml:space="preserve">. </w:t>
      </w:r>
      <w:r w:rsidR="00AC02B9">
        <w:t xml:space="preserve">Indeed, in this case, we would expect a weaker shift in dynamics as </w:t>
      </w:r>
      <w:r w:rsidR="003B047C">
        <w:t xml:space="preserve">the prey item is incompletely controlled, and control tactics were not uniformly adopted across the prey’s range </w:t>
      </w:r>
      <w:r w:rsidR="00DD77E0">
        <w:t>simultaneously</w:t>
      </w:r>
      <w:r w:rsidR="003B047C">
        <w:t>.</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5FFB75E3"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B40C6D">
        <w:instrText xml:space="preserve"> ADDIN ZOTERO_ITEM CSL_CITATION {"citationID":"eF6vlShd","properties":{"formattedCitation":"[48]","plainCitation":"[48]","noteIndex":0},"citationItems":[{"id":1787,"uris":["http://zotero.org/users/3015424/items/VBHMW7IZ"],"uri":["http://zotero.org/users/3015424/items/VBHMW7IZ"],"itemData":{"id":1787,"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B40C6D" w:rsidRPr="0060335E">
        <w:rPr>
          <w:rFonts w:ascii="Calibri" w:hAnsi="Calibri" w:cs="Calibri"/>
        </w:rPr>
        <w:t>[48]</w:t>
      </w:r>
      <w:r>
        <w:fldChar w:fldCharType="end"/>
      </w:r>
      <w:r>
        <w:t xml:space="preserve">. Monarchs are highly dispersed over their breeding season, occupying landscapes throughout the agricultural belt in central and eastern United States and southern Canada </w:t>
      </w:r>
      <w:r>
        <w:fldChar w:fldCharType="begin"/>
      </w:r>
      <w:r w:rsidR="00B40C6D">
        <w:instrText xml:space="preserve"> ADDIN ZOTERO_ITEM CSL_CITATION {"citationID":"aq6d1r3rai","properties":{"formattedCitation":"[49]","plainCitation":"[49]","noteIndex":0},"citationItems":[{"id":1748,"uris":["http://zotero.org/users/3015424/items/4XQF7GWC"],"uri":["http://zotero.org/users/3015424/items/4XQF7GWC"],"itemData":{"id":1748,"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B40C6D" w:rsidRPr="0060335E">
        <w:rPr>
          <w:rFonts w:ascii="Calibri" w:hAnsi="Calibri" w:cs="Calibri"/>
        </w:rPr>
        <w:t>[49]</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B40C6D">
        <w:instrText xml:space="preserve"> ADDIN ZOTERO_ITEM CSL_CITATION {"citationID":"a4tutls3lj","properties":{"formattedCitation":"[50]","plainCitation":"[50]","noteIndex":0},"citationItems":[{"id":1927,"uris":["http://zotero.org/users/3015424/items/2NLKVLKZ"],"uri":["http://zotero.org/users/3015424/items/2NLKVLKZ"],"itemData":{"id":192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B40C6D" w:rsidRPr="0060335E">
        <w:rPr>
          <w:rFonts w:ascii="Calibri" w:hAnsi="Calibri" w:cs="Calibri"/>
        </w:rPr>
        <w:t>[50]</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40C6D">
        <w:instrText xml:space="preserve"> ADDIN ZOTERO_ITEM CSL_CITATION {"citationID":"vTGi1NiW","properties":{"formattedCitation":"[51]","plainCitation":"[51]","noteIndex":0},"citationItems":[{"id":2013,"uris":["http://zotero.org/users/3015424/items/BVDH6Z7V"],"uri":["http://zotero.org/users/3015424/items/BVDH6Z7V"],"itemData":{"id":2013,"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40C6D" w:rsidRPr="0060335E">
        <w:rPr>
          <w:rFonts w:ascii="Calibri" w:hAnsi="Calibri" w:cs="Calibri"/>
        </w:rPr>
        <w:t>[51]</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B40C6D">
        <w:instrText xml:space="preserve"> ADDIN ZOTERO_ITEM CSL_CITATION {"citationID":"a1tqlimv43l","properties":{"formattedCitation":"(Lovett 2017)","plainCitation":"(Lovett 2017)","dontUpdate":true,"noteIndex":0},"citationItems":[{"id":1756,"uris":["http://zotero.org/users/3015424/items/9SN6MZVG"],"uri":["http://zotero.org/users/3015424/items/9SN6MZVG"],"itemData":{"id":1756,"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5DFB682E"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AICc=120.18</w:t>
      </w:r>
      <w:r>
        <w:t xml:space="preserve">). </w:t>
      </w:r>
      <w:r w:rsidR="005F74F8">
        <w:t xml:space="preserve">However, the </w:t>
      </w:r>
      <w:r w:rsidR="00F63325">
        <w:t xml:space="preserve">algorithm </w:t>
      </w:r>
      <w:r w:rsidR="005F74F8">
        <w:t xml:space="preserve">indicated that two additional break point combinations, a single break after 2006 (AICc=121.87) and a </w:t>
      </w:r>
      <w:r w:rsidR="00C51B55">
        <w:t>two-</w:t>
      </w:r>
      <w:r w:rsidR="005F74F8">
        <w:t xml:space="preserve">break combination of 2003 and 2008 (AICc=-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w:t>
      </w:r>
      <w:r w:rsidR="00627D6D">
        <w:t>is erroneous and provi</w:t>
      </w:r>
      <w:r w:rsidR="00293143">
        <w:t>ding</w:t>
      </w:r>
      <w:r w:rsidR="00292760">
        <w:t xml:space="preserve"> intermediate</w:t>
      </w:r>
      <w:r w:rsidR="00A601EA">
        <w:t xml:space="preserve"> support for the 2003 and 2008 breaks</w:t>
      </w:r>
      <w:r w:rsidR="005F74F8">
        <w:t>. As with 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343BE0F0" w:rsidR="00A601EA" w:rsidRDefault="00A601EA" w:rsidP="001A760B">
      <w:r>
        <w:lastRenderedPageBreak/>
        <w:t xml:space="preserve">The patterns we observe are consistent with a leading hypothesis to explain monarch population decline. Loss of milkweed hostplants due to changing agricultural practices on Midwestern breeding grounds </w:t>
      </w:r>
      <w:r>
        <w:fldChar w:fldCharType="begin"/>
      </w:r>
      <w:r w:rsidR="00B40C6D">
        <w:instrText xml:space="preserve"> ADDIN ZOTERO_ITEM CSL_CITATION {"citationID":"QT8l0Owy","properties":{"formattedCitation":"[53,54]","plainCitation":"[53,54]","noteIndex":0},"citationItems":[{"id":2019,"uris":["http://zotero.org/users/3015424/items/4DS9T5T9"],"uri":["http://zotero.org/users/3015424/items/4DS9T5T9"],"itemData":{"id":2019,"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850,"uris":["http://zotero.org/users/3015424/items/KGI2F39G"],"uri":["http://zotero.org/users/3015424/items/KGI2F39G"],"itemData":{"id":850,"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B40C6D" w:rsidRPr="0060335E">
        <w:rPr>
          <w:rFonts w:ascii="Calibri" w:hAnsi="Calibri" w:cs="Calibri"/>
        </w:rPr>
        <w:t>[53,54]</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B40C6D">
        <w:instrText xml:space="preserve"> ADDIN ZOTERO_ITEM CSL_CITATION {"citationID":"a23i0e7e6ii","properties":{"formattedCitation":"[55]","plainCitation":"[55]","noteIndex":0},"citationItems":[{"id":1749,"uris":["http://zotero.org/users/3015424/items/5J9HWG46"],"uri":["http://zotero.org/users/3015424/items/5J9HWG46"],"itemData":{"id":1749,"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B40C6D" w:rsidRPr="0060335E">
        <w:rPr>
          <w:rFonts w:ascii="Calibri" w:hAnsi="Calibri" w:cs="Calibri"/>
        </w:rPr>
        <w:t>[55]</w:t>
      </w:r>
      <w:r>
        <w:fldChar w:fldCharType="end"/>
      </w:r>
      <w:r>
        <w:t xml:space="preserve">. Although glyphosate tolerant soybeans and maize were introduced to the US market in 1996 and 1998 respectively </w:t>
      </w:r>
      <w:r>
        <w:fldChar w:fldCharType="begin"/>
      </w:r>
      <w:r w:rsidR="00B40C6D">
        <w:instrText xml:space="preserve"> ADDIN ZOTERO_ITEM CSL_CITATION {"citationID":"a85p3n616h","properties":{"formattedCitation":"[56]","plainCitation":"[56]","noteIndex":0},"citationItems":[{"id":1773,"uris":["http://zotero.org/users/3015424/items/MRPSQNIJ"],"uri":["http://zotero.org/users/3015424/items/MRPSQNIJ"],"itemData":{"id":1773,"type":"article-journal","title":"Glyphosate-resistant crops and weeds: now and in the future","author":[{"family":"Powles","given":"Stephen O Duke Stephen B"}],"issued":{"date-parts":[["2010"]]}}}],"schema":"https://github.com/citation-style-language/schema/raw/master/csl-citation.json"} </w:instrText>
      </w:r>
      <w:r>
        <w:fldChar w:fldCharType="separate"/>
      </w:r>
      <w:r w:rsidR="00B40C6D" w:rsidRPr="0060335E">
        <w:rPr>
          <w:rFonts w:ascii="Calibri" w:hAnsi="Calibri" w:cs="Calibri"/>
        </w:rPr>
        <w:t>[56]</w:t>
      </w:r>
      <w:r>
        <w:fldChar w:fldCharType="end"/>
      </w:r>
      <w:r>
        <w:t xml:space="preserve">,  actual glyphosate use lagged behind, with dramatic increases in use of the pesticide in 1998-2003 in soybean, and 2007-2008 in maize </w:t>
      </w:r>
      <w:r>
        <w:fldChar w:fldCharType="begin"/>
      </w:r>
      <w:r w:rsidR="00B40C6D">
        <w:instrText xml:space="preserve"> ADDIN ZOTERO_ITEM CSL_CITATION {"citationID":"a1hl1lc5gv6","properties":{"formattedCitation":"[57]","plainCitation":"[57]","noteIndex":0},"citationItems":[{"id":1784,"uris":["http://zotero.org/users/3015424/items/THSXFBHU"],"uri":["http://zotero.org/users/3015424/items/THSXFBHU"],"itemData":{"id":1784,"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B40C6D" w:rsidRPr="0060335E">
        <w:rPr>
          <w:rFonts w:ascii="Calibri" w:hAnsi="Calibri" w:cs="Calibri"/>
        </w:rPr>
        <w:t>[57]</w:t>
      </w:r>
      <w:r>
        <w:fldChar w:fldCharType="end"/>
      </w:r>
      <w:r>
        <w:t xml:space="preserve">. </w:t>
      </w:r>
    </w:p>
    <w:p w14:paraId="7C05C850" w14:textId="4AEC0EEE" w:rsidR="001A760B" w:rsidRDefault="00A601EA" w:rsidP="001A760B">
      <w:r>
        <w:t xml:space="preserve">However, additional drivers </w:t>
      </w:r>
      <w:r w:rsidR="00784564">
        <w:t xml:space="preserve">likely </w:t>
      </w:r>
      <w:r>
        <w:t xml:space="preserve">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B40C6D">
        <w:instrText xml:space="preserve"> ADDIN ZOTERO_ITEM CSL_CITATION {"citationID":"a2i7trmq63f","properties":{"formattedCitation":"[58]","plainCitation":"[58]","noteIndex":0},"citationItems":[{"id":1769,"uris":["http://zotero.org/users/3015424/items/IT77ZTI6"],"uri":["http://zotero.org/users/3015424/items/IT77ZTI6"],"itemData":{"id":1769,"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B40C6D" w:rsidRPr="0060335E">
        <w:rPr>
          <w:rFonts w:ascii="Calibri" w:hAnsi="Calibri" w:cs="Calibri"/>
        </w:rPr>
        <w:t>[58]</w:t>
      </w:r>
      <w:r w:rsidR="001A760B">
        <w:fldChar w:fldCharType="end"/>
      </w:r>
      <w:r w:rsidR="001A760B">
        <w:t>.</w:t>
      </w:r>
      <w:r>
        <w:t xml:space="preserve"> Other </w:t>
      </w:r>
      <w:r w:rsidR="001A760B">
        <w:t xml:space="preserve">studies have implicated climate </w:t>
      </w:r>
      <w:r w:rsidR="001A760B">
        <w:fldChar w:fldCharType="begin"/>
      </w:r>
      <w:r w:rsidR="00B40C6D">
        <w:instrText xml:space="preserve"> ADDIN ZOTERO_ITEM CSL_CITATION {"citationID":"a1q25ckc7jk","properties":{"formattedCitation":"[59]","plainCitation":"[59]","noteIndex":0},"citationItems":[{"id":1771,"uris":["http://zotero.org/users/3015424/items/JRUA6RZK"],"uri":["http://zotero.org/users/3015424/items/JRUA6RZK"],"itemData":{"id":1771,"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B40C6D" w:rsidRPr="0060335E">
        <w:rPr>
          <w:rFonts w:ascii="Calibri" w:hAnsi="Calibri" w:cs="Calibri"/>
        </w:rPr>
        <w:t>[59]</w:t>
      </w:r>
      <w:r w:rsidR="001A760B">
        <w:fldChar w:fldCharType="end"/>
      </w:r>
      <w:r w:rsidR="001A760B">
        <w:t xml:space="preserve">, </w:t>
      </w:r>
      <w:r w:rsidR="00217133">
        <w:t xml:space="preserve">extreme </w:t>
      </w:r>
      <w:r w:rsidR="001A760B">
        <w:t xml:space="preserve">weather events </w:t>
      </w:r>
      <w:r w:rsidR="001A760B">
        <w:fldChar w:fldCharType="begin"/>
      </w:r>
      <w:r w:rsidR="00B40C6D">
        <w:instrText xml:space="preserve"> ADDIN ZOTERO_ITEM CSL_CITATION {"citationID":"a28t0hbcl1g","properties":{"formattedCitation":"[60]","plainCitation":"[60]","noteIndex":0},"citationItems":[{"id":1779,"uris":["http://zotero.org/users/3015424/items/R6HTQIHT"],"uri":["http://zotero.org/users/3015424/items/R6HTQIHT"],"itemData":{"id":1779,"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B40C6D" w:rsidRPr="0060335E">
        <w:rPr>
          <w:rFonts w:ascii="Calibri" w:hAnsi="Calibri" w:cs="Calibri"/>
        </w:rPr>
        <w:t>[60]</w:t>
      </w:r>
      <w:r w:rsidR="001A760B">
        <w:fldChar w:fldCharType="end"/>
      </w:r>
      <w:r w:rsidR="001A760B">
        <w:t xml:space="preserve">, changing habitat availability on wintering grounds </w:t>
      </w:r>
      <w:r w:rsidR="001A760B">
        <w:fldChar w:fldCharType="begin"/>
      </w:r>
      <w:r w:rsidR="00B40C6D">
        <w:instrText xml:space="preserve"> ADDIN ZOTERO_ITEM CSL_CITATION {"citationID":"a1hnagcerbh","properties":{"formattedCitation":"[61]","plainCitation":"[61]","noteIndex":0},"citationItems":[{"id":1755,"uris":["http://zotero.org/users/3015424/items/9P4G2UCM"],"uri":["http://zotero.org/users/3015424/items/9P4G2UCM"],"itemData":{"id":175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B40C6D" w:rsidRPr="0060335E">
        <w:rPr>
          <w:rFonts w:ascii="Calibri" w:hAnsi="Calibri" w:cs="Calibri"/>
        </w:rPr>
        <w:t>[61]</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B40C6D">
        <w:instrText xml:space="preserve"> ADDIN ZOTERO_ITEM CSL_CITATION {"citationID":"IKP008Vd","properties":{"formattedCitation":"[62,63]","plainCitation":"[62,63]","noteIndex":0},"citationItems":[{"id":2011,"uris":["http://zotero.org/users/3015424/items/CT37BZBS"],"uri":["http://zotero.org/users/3015424/items/CT37BZBS"],"itemData":{"id":2011,"type":"article-journal","title":"New Perspectives on Monarch Migration, Evolution, and Population Biology","container-title":"Monarchs in a Changing World: Biology and Conservation of an Iconic Butterfly","page":"203","author":[{"family":"Davis","given":"ANDREW K."},{"family":"Altizer","given":"SONIA"}],"issued":{"date-parts":[["2015"]]}}},{"id":1811,"uris":["http://zotero.org/users/3015424/items/YKNUEEL3"],"uri":["http://zotero.org/users/3015424/items/YKNUEEL3"],"itemData":{"id":1811,"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00647F76">
        <w:fldChar w:fldCharType="separate"/>
      </w:r>
      <w:r w:rsidR="00B40C6D" w:rsidRPr="0060335E">
        <w:rPr>
          <w:rFonts w:ascii="Calibri" w:hAnsi="Calibri" w:cs="Calibri"/>
        </w:rPr>
        <w:t>[62,63]</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Pr="00B316F6" w:rsidRDefault="00493C01" w:rsidP="00493C01">
      <w:pPr>
        <w:rPr>
          <w:b/>
          <w:u w:val="single"/>
        </w:rPr>
      </w:pPr>
      <w:r w:rsidRPr="00B316F6">
        <w:rPr>
          <w:b/>
          <w:u w:val="single"/>
        </w:rPr>
        <w:t>Discussion</w:t>
      </w:r>
    </w:p>
    <w:p w14:paraId="67090113" w14:textId="4FB393E1" w:rsidR="003767CE" w:rsidRDefault="00CF1B74" w:rsidP="00705548">
      <w:r>
        <w:t xml:space="preserve">The </w:t>
      </w:r>
      <w:r w:rsidR="005907DA">
        <w:t xml:space="preserve">DSD </w:t>
      </w:r>
      <w:r w:rsidR="00F63325">
        <w:t>algorithm</w:t>
      </w:r>
      <w:r w:rsidR="008724B5">
        <w:t xml:space="preserve"> </w:t>
      </w:r>
      <w:r>
        <w:t xml:space="preserve">provides a novel tool for </w:t>
      </w:r>
      <w:r w:rsidR="00575692">
        <w:t xml:space="preserve">evaluating </w:t>
      </w:r>
      <w:r w:rsidR="00F4492E">
        <w:t xml:space="preserve">shifts </w:t>
      </w:r>
      <w:r w:rsidR="00575692">
        <w:t>in parameter</w:t>
      </w:r>
      <w:r w:rsidR="00B85863">
        <w:t xml:space="preserve"> value</w:t>
      </w:r>
      <w:r w:rsidR="00575692">
        <w:t>s</w:t>
      </w:r>
      <w:r w:rsidR="00F07910">
        <w:t xml:space="preserve"> that govern </w:t>
      </w:r>
      <w:r w:rsidR="00B74773">
        <w:t xml:space="preserve">density-dependent </w:t>
      </w:r>
      <w:r w:rsidR="00F07910">
        <w:t>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 changes but </w:t>
      </w:r>
      <w:r w:rsidR="0037042E">
        <w:t xml:space="preserve">also </w:t>
      </w:r>
      <w:r w:rsidR="00F57D13">
        <w:t xml:space="preserve">assess </w:t>
      </w:r>
      <w:r w:rsidR="004422F7">
        <w:t>uncertainty in potential break points</w:t>
      </w:r>
      <w:r>
        <w:t xml:space="preserve">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w:t>
      </w:r>
      <w:r w:rsidR="004B4314">
        <w:t>,</w:t>
      </w:r>
      <w:r w:rsidR="005C5E4E">
        <w:t xml:space="preserve">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r w:rsidR="006D031D">
        <w:t xml:space="preserve">Characterizing </w:t>
      </w:r>
      <w:r w:rsidR="004C7707">
        <w:t xml:space="preserve">dynamic </w:t>
      </w:r>
      <w:r w:rsidR="006D031D">
        <w:t xml:space="preserve">transitions in </w:t>
      </w:r>
      <w:r w:rsidR="00502B7C">
        <w:t xml:space="preserve">population </w:t>
      </w:r>
      <w:r w:rsidR="00B63D41">
        <w:t xml:space="preserve">time series </w:t>
      </w:r>
      <w:r w:rsidR="006D031D">
        <w:t xml:space="preserve">data has been </w:t>
      </w:r>
      <w:r w:rsidR="005000CD">
        <w:t>hindered</w:t>
      </w:r>
      <w:r w:rsidR="006D031D">
        <w:t xml:space="preserve"> </w:t>
      </w:r>
      <w:r w:rsidR="006D031D" w:rsidRPr="006D031D">
        <w:t>by</w:t>
      </w:r>
      <w:r w:rsidR="005000CD">
        <w:t xml:space="preserve"> a</w:t>
      </w:r>
      <w:r w:rsidR="006D031D" w:rsidRPr="006D031D">
        <w:t xml:space="preserve"> lack of a common, accessible, and </w:t>
      </w:r>
      <w:r w:rsidR="006D031D">
        <w:t xml:space="preserve">empirical </w:t>
      </w:r>
      <w:r w:rsidR="006D031D" w:rsidRPr="006D031D">
        <w:t>approach</w:t>
      </w:r>
      <w:r w:rsidR="006D031D">
        <w:t xml:space="preserve">es </w:t>
      </w:r>
      <w:r w:rsidR="006D031D" w:rsidRPr="006D031D">
        <w:fldChar w:fldCharType="begin"/>
      </w:r>
      <w:r w:rsidR="00B40C6D">
        <w:instrText xml:space="preserve"> ADDIN ZOTERO_ITEM CSL_CITATION {"citationID":"MuiXhb2h","properties":{"formattedCitation":"[2]","plainCitation":"[2]","noteIndex":0},"citationItems":[{"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6D031D" w:rsidRPr="006D031D">
        <w:fldChar w:fldCharType="separate"/>
      </w:r>
      <w:r w:rsidR="006D031D" w:rsidRPr="006D031D">
        <w:t>[2]</w:t>
      </w:r>
      <w:r w:rsidR="006D031D" w:rsidRPr="006D031D">
        <w:fldChar w:fldCharType="end"/>
      </w:r>
      <w:r w:rsidR="006D031D" w:rsidRPr="006D031D">
        <w:t xml:space="preserve">. </w:t>
      </w:r>
      <w:r w:rsidR="009A584F">
        <w:t>Most assessment</w:t>
      </w:r>
      <w:r w:rsidR="00A74925">
        <w:t>s</w:t>
      </w:r>
      <w:r w:rsidR="009A584F">
        <w:t xml:space="preserve"> of </w:t>
      </w:r>
      <w:r w:rsidR="004C7707">
        <w:t xml:space="preserve">break </w:t>
      </w:r>
      <w:r w:rsidR="009A584F">
        <w:t xml:space="preserve">points </w:t>
      </w:r>
      <w:r w:rsidR="00CA022F">
        <w:t>in ecological research are</w:t>
      </w:r>
      <w:r w:rsidR="006D031D">
        <w:t xml:space="preserve"> </w:t>
      </w:r>
      <w:r w:rsidR="006D031D" w:rsidRPr="006D031D">
        <w:rPr>
          <w:i/>
        </w:rPr>
        <w:t>ad hoc</w:t>
      </w:r>
      <w:r w:rsidR="006D031D">
        <w:t xml:space="preserve"> </w:t>
      </w:r>
      <w:r w:rsidR="006D031D" w:rsidRPr="006D031D">
        <w:fldChar w:fldCharType="begin"/>
      </w:r>
      <w:r w:rsidR="00B40C6D">
        <w:instrText xml:space="preserve"> ADDIN ZOTERO_ITEM CSL_CITATION {"citationID":"ZOtDkqBX","properties":{"formattedCitation":"[12,14\\uc0\\u8211{}17]","plainCitation":"[12,14–17]","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17,"uris":["http://zotero.org/users/3015424/items/W6I97M48"],"uri":["http://zotero.org/users/3015424/items/W6I97M48"],"itemData":{"id":2017,"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954,"uris":["http://zotero.org/users/3015424/items/PAV52G2G"],"uri":["http://zotero.org/users/3015424/items/PAV52G2G"],"itemData":{"id":954,"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6D031D" w:rsidRPr="006D031D">
        <w:fldChar w:fldCharType="separate"/>
      </w:r>
      <w:r w:rsidR="000F47FB" w:rsidRPr="000F47FB">
        <w:rPr>
          <w:rFonts w:ascii="Calibri" w:hAnsi="Calibri" w:cs="Calibri"/>
          <w:szCs w:val="24"/>
        </w:rPr>
        <w:t>[12,14–17]</w:t>
      </w:r>
      <w:r w:rsidR="006D031D" w:rsidRPr="006D031D">
        <w:fldChar w:fldCharType="end"/>
      </w:r>
      <w:r w:rsidR="006D031D" w:rsidRPr="006D031D">
        <w:t xml:space="preserve">, </w:t>
      </w:r>
      <w:r w:rsidR="006D031D">
        <w:t>introducing the potential for bias</w:t>
      </w:r>
      <w:r w:rsidR="00D83939">
        <w:t xml:space="preserve"> in </w:t>
      </w:r>
      <w:r w:rsidR="004C7707">
        <w:t xml:space="preserve">break </w:t>
      </w:r>
      <w:r w:rsidR="00D83939">
        <w:t>point selection,</w:t>
      </w:r>
      <w:r w:rsidR="00872323">
        <w:t xml:space="preserve"> particularly in c</w:t>
      </w:r>
      <w:r w:rsidR="003D01F5">
        <w:t>ases where nonlinear dynamics are likely to occur</w:t>
      </w:r>
      <w:r w:rsidR="006D031D" w:rsidRPr="006D031D">
        <w:t xml:space="preserve">. </w:t>
      </w:r>
      <w:r w:rsidR="00872323">
        <w:t>Our</w:t>
      </w:r>
      <w:r w:rsidR="008724B5">
        <w:t xml:space="preserve"> DSD algorithm</w:t>
      </w:r>
      <w:r w:rsidR="00D83939">
        <w:t xml:space="preserve"> directly addresses this gap</w:t>
      </w:r>
      <w:r w:rsidR="00CA022F">
        <w:t xml:space="preserve"> in tools</w:t>
      </w:r>
      <w:r w:rsidR="00D83939">
        <w:t>, using</w:t>
      </w:r>
      <w:r w:rsidR="008724B5" w:rsidRPr="008724B5">
        <w:t xml:space="preserve"> </w:t>
      </w:r>
      <w:r w:rsidR="00D83939">
        <w:t>an information-theoretic</w:t>
      </w:r>
      <w:r w:rsidR="00C9597E">
        <w:t>,</w:t>
      </w:r>
      <w:r w:rsidR="008724B5" w:rsidRPr="008724B5">
        <w:t xml:space="preserve"> </w:t>
      </w:r>
      <w:r w:rsidR="00D56B03">
        <w:t xml:space="preserve">model selection </w:t>
      </w:r>
      <w:r w:rsidR="008724B5" w:rsidRPr="008724B5">
        <w:t xml:space="preserve">approach and </w:t>
      </w:r>
      <w:r w:rsidR="00D83939">
        <w:t xml:space="preserve">a framework </w:t>
      </w:r>
      <w:r w:rsidR="00776359">
        <w:t xml:space="preserve">that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w:t>
      </w:r>
    </w:p>
    <w:p w14:paraId="3CA012A9" w14:textId="0E10C956" w:rsidR="004B6859" w:rsidRDefault="008724B5" w:rsidP="004B6859">
      <w:r w:rsidRPr="008724B5">
        <w:t xml:space="preserve">The </w:t>
      </w:r>
      <w:r w:rsidR="00D83939">
        <w:t xml:space="preserve">core </w:t>
      </w:r>
      <w:r w:rsidRPr="008724B5">
        <w:t xml:space="preserve">novelty of </w:t>
      </w:r>
      <w:r w:rsidR="00302827">
        <w:t>our tool</w:t>
      </w:r>
      <w:r w:rsidRPr="008724B5">
        <w:t xml:space="preserve"> lies in the model selection </w:t>
      </w:r>
      <w:r w:rsidR="00F86626">
        <w:t>procedure</w:t>
      </w:r>
      <w:r w:rsidR="00F86626" w:rsidRPr="008724B5">
        <w:t xml:space="preserve"> </w:t>
      </w:r>
      <w:r w:rsidRPr="008724B5">
        <w:t xml:space="preserve">used within the DSD algorithm, which allows for greater </w:t>
      </w:r>
      <w:r w:rsidR="0089718D">
        <w:t>accuracy</w:t>
      </w:r>
      <w:r w:rsidR="0089718D" w:rsidRPr="008724B5">
        <w:t xml:space="preserve"> </w:t>
      </w:r>
      <w:r w:rsidRPr="008724B5">
        <w:t xml:space="preserve">than </w:t>
      </w:r>
      <w:r w:rsidR="00C57D32">
        <w:t xml:space="preserve">common </w:t>
      </w:r>
      <w:r w:rsidR="004C7707">
        <w:t xml:space="preserve">break </w:t>
      </w:r>
      <w:r w:rsidRPr="008724B5">
        <w:t xml:space="preserve">point </w:t>
      </w:r>
      <w:r w:rsidR="001C490A">
        <w:t>detection</w:t>
      </w:r>
      <w:r w:rsidRPr="008724B5">
        <w:t xml:space="preserve"> models</w:t>
      </w:r>
      <w:r>
        <w:t xml:space="preserve"> </w:t>
      </w:r>
      <w:r>
        <w:fldChar w:fldCharType="begin"/>
      </w:r>
      <w:r w:rsidR="00B40C6D">
        <w:instrText xml:space="preserve"> ADDIN ZOTERO_ITEM CSL_CITATION {"citationID":"ksslRJXn","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CC0E99">
        <w:rPr>
          <w:rFonts w:ascii="Calibri" w:hAnsi="Calibri" w:cs="Calibri"/>
        </w:rPr>
        <w:t>[1]</w:t>
      </w:r>
      <w:r>
        <w:fldChar w:fldCharType="end"/>
      </w:r>
      <w:r w:rsidR="004C7707">
        <w:t xml:space="preserve">. The </w:t>
      </w:r>
      <w:r w:rsidR="00CA2870">
        <w:t xml:space="preserve">DSD </w:t>
      </w:r>
      <w:r w:rsidR="00D83939">
        <w:t>additionally</w:t>
      </w:r>
      <w:r w:rsidRPr="008724B5">
        <w:t xml:space="preserve"> allows user</w:t>
      </w:r>
      <w:r w:rsidR="00980634">
        <w:t>s</w:t>
      </w:r>
      <w:r w:rsidR="00D83939">
        <w:t xml:space="preserve"> to</w:t>
      </w:r>
      <w:r w:rsidRPr="008724B5">
        <w:t xml:space="preserve"> </w:t>
      </w:r>
      <w:r w:rsidR="00D83939">
        <w:t>assess</w:t>
      </w:r>
      <w:r w:rsidRPr="008724B5">
        <w:t xml:space="preserve"> </w:t>
      </w:r>
      <w:r w:rsidR="00D83939">
        <w:t xml:space="preserve">the </w:t>
      </w:r>
      <w:r w:rsidRPr="008724B5">
        <w:t>confidence in a given break point</w:t>
      </w:r>
      <w:r w:rsidR="003B069C">
        <w:t xml:space="preserve">, as well as </w:t>
      </w:r>
      <w:r w:rsidR="00CA2870">
        <w:t xml:space="preserve">providing </w:t>
      </w:r>
      <w:r w:rsidR="003B069C">
        <w:t xml:space="preserve">a measure of which break points are likely to appear together, if multiple </w:t>
      </w:r>
      <w:r w:rsidR="00F20E6A">
        <w:t xml:space="preserve">dynamic </w:t>
      </w:r>
      <w:r w:rsidR="003B069C">
        <w:t xml:space="preserve">shifts have </w:t>
      </w:r>
      <w:r w:rsidR="00D83939">
        <w:t>occurred</w:t>
      </w:r>
      <w:r w:rsidRPr="008724B5">
        <w:t>.</w:t>
      </w:r>
      <w:r w:rsidR="003B069C" w:rsidRPr="003B069C">
        <w:t xml:space="preserve"> </w:t>
      </w:r>
      <w:r w:rsidR="00E7288D">
        <w:t>I</w:t>
      </w:r>
      <w:r w:rsidR="00B8782E">
        <w:t xml:space="preserve">nformation-theoretic approaches such as model selection using AIC, may be prone to over-fitting, particularly when data are limited </w:t>
      </w:r>
      <w:r w:rsidR="00B8782E">
        <w:fldChar w:fldCharType="begin"/>
      </w:r>
      <w:r w:rsidR="00B40C6D">
        <w:instrText xml:space="preserve"> ADDIN ZOTERO_ITEM CSL_CITATION {"citationID":"U8HQnuBU","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B8782E">
        <w:fldChar w:fldCharType="separate"/>
      </w:r>
      <w:r w:rsidR="00247AF9" w:rsidRPr="00247AF9">
        <w:rPr>
          <w:rFonts w:ascii="Calibri" w:hAnsi="Calibri" w:cs="Calibri"/>
        </w:rPr>
        <w:t>[35]</w:t>
      </w:r>
      <w:r w:rsidR="00B8782E">
        <w:fldChar w:fldCharType="end"/>
      </w:r>
      <w:r w:rsidR="00B8782E">
        <w:t>. Thus, w</w:t>
      </w:r>
      <w:r w:rsidR="004B6859">
        <w:t xml:space="preserve">e used AICc,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AICc is generally recommended in place of AIC in situations where small samples sizes are being examined</w:t>
      </w:r>
      <w:r w:rsidR="00CB4167">
        <w:t xml:space="preserve"> as </w:t>
      </w:r>
      <w:r w:rsidR="00DE197D">
        <w:t>it incorporates a penalty term that is inversely related to the number of observations</w:t>
      </w:r>
      <w:r w:rsidR="003E73A6">
        <w:t>.  A</w:t>
      </w:r>
      <w:r w:rsidR="00DE197D">
        <w:t xml:space="preserve">s sample size increases, the penalty for model complexity is reduced and AICc approaches AIC </w:t>
      </w:r>
      <w:r w:rsidR="00DE197D">
        <w:fldChar w:fldCharType="begin"/>
      </w:r>
      <w:r w:rsidR="00B40C6D">
        <w:instrText xml:space="preserve"> ADDIN ZOTERO_ITEM CSL_CITATION {"citationID":"vVHrNJ4K","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247AF9" w:rsidRPr="00247AF9">
        <w:rPr>
          <w:rFonts w:ascii="Calibri" w:hAnsi="Calibri" w:cs="Calibri"/>
        </w:rPr>
        <w:t>[35]</w:t>
      </w:r>
      <w:r w:rsidR="00DE197D">
        <w:fldChar w:fldCharType="end"/>
      </w:r>
      <w:r w:rsidR="00DE197D">
        <w:t xml:space="preserve">. </w:t>
      </w:r>
      <w:r w:rsidR="004B6859">
        <w:t xml:space="preserve"> </w:t>
      </w:r>
      <w:r w:rsidR="004C7707">
        <w:t xml:space="preserve">Break </w:t>
      </w:r>
      <w:r w:rsidR="004B6859">
        <w:t>point detection methods must incorporate a compromise between sensitivity and penalty for over-parameterization</w:t>
      </w:r>
      <w:r w:rsidR="006D2307">
        <w:t xml:space="preserve"> </w:t>
      </w:r>
      <w:r w:rsidR="006D2307">
        <w:fldChar w:fldCharType="begin"/>
      </w:r>
      <w:r w:rsidR="00B40C6D">
        <w:instrText xml:space="preserve"> ADDIN ZOTERO_ITEM CSL_CITATION {"citationID":"85nH8lcE","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556E23">
        <w:t>. W</w:t>
      </w:r>
      <w:r w:rsidR="00DE197D">
        <w:t>e examined the performance of both AICc (here) and AIC (in Appendix S1)</w:t>
      </w:r>
      <w:r w:rsidR="006D2307">
        <w:t xml:space="preserve"> and found that using AICc </w:t>
      </w:r>
      <w:r w:rsidR="004C412B">
        <w:t xml:space="preserve">performed </w:t>
      </w:r>
      <w:r w:rsidR="005B0DC9">
        <w:t>best</w:t>
      </w:r>
      <w:r w:rsidR="006D2307">
        <w:t xml:space="preserve"> for our simulated data. </w:t>
      </w:r>
      <w:r w:rsidR="00E6009A">
        <w:t xml:space="preserve">The </w:t>
      </w:r>
      <w:r w:rsidR="005907DA">
        <w:t>D</w:t>
      </w:r>
      <w:r w:rsidR="00E6009A">
        <w:t xml:space="preserve">SD </w:t>
      </w:r>
      <w:r w:rsidR="00F63325">
        <w:t>algorithm</w:t>
      </w:r>
      <w:r w:rsidR="00E6009A">
        <w:t xml:space="preserve"> aides in the interpretation of break</w:t>
      </w:r>
      <w:r w:rsidR="004C412B">
        <w:t xml:space="preserve"> </w:t>
      </w:r>
      <w:r w:rsidR="00E6009A">
        <w:t>points by incorporating</w:t>
      </w:r>
      <w:r w:rsidR="006D2307">
        <w:t xml:space="preserve"> a </w:t>
      </w:r>
      <w:r w:rsidR="006D2307">
        <w:lastRenderedPageBreak/>
        <w:t>metric</w:t>
      </w:r>
      <w:r w:rsidR="003E73A6">
        <w:t xml:space="preserve"> </w:t>
      </w:r>
      <w:r w:rsidR="006D2307">
        <w:t>based</w:t>
      </w:r>
      <w:r w:rsidR="003E73A6">
        <w:t xml:space="preserve"> on </w:t>
      </w:r>
      <w:r w:rsidR="006D2307">
        <w:t>Akaike weights</w:t>
      </w:r>
      <w:r w:rsidR="003E73A6">
        <w:t>,</w:t>
      </w:r>
      <w:r w:rsidR="006D2307">
        <w:t xml:space="preserve"> which allows user</w:t>
      </w:r>
      <w:r w:rsidR="00017805">
        <w:t>s</w:t>
      </w:r>
      <w:r w:rsidR="006D2307">
        <w:t xml:space="preserve"> t</w:t>
      </w:r>
      <w:r w:rsidR="00E6009A">
        <w:t>o assess the relative ‘strength’ of multiple breaks.</w:t>
      </w:r>
      <w:r w:rsidR="00D66BA9">
        <w:t xml:space="preserve"> </w:t>
      </w:r>
      <w:r w:rsidR="00E853EE">
        <w:t>W</w:t>
      </w:r>
      <w:r w:rsidR="00D56B03">
        <w:t xml:space="preserve">here many tools </w:t>
      </w:r>
      <w:r w:rsidR="00E853EE">
        <w:t xml:space="preserve">aim to </w:t>
      </w:r>
      <w:r w:rsidR="00D56B03">
        <w:t xml:space="preserve">identify points at which </w:t>
      </w:r>
      <w:r w:rsidR="00E853EE">
        <w:t xml:space="preserve">parameter </w:t>
      </w:r>
      <w:r w:rsidR="00D56B03">
        <w:t>change</w:t>
      </w:r>
      <w:r w:rsidR="00500C12">
        <w:t>s</w:t>
      </w:r>
      <w:r w:rsidR="00D56B03">
        <w:t xml:space="preserve"> occur, the DSD algorithm provides a measure of the confidence in each break, as well as a measure of how differing break sets perform in explaining variation in the data relative to each other.</w:t>
      </w:r>
    </w:p>
    <w:p w14:paraId="46B8581B" w14:textId="350DDD89"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r w:rsidR="00F97DEF">
        <w:t xml:space="preserve">fairly </w:t>
      </w:r>
      <w:r w:rsidR="003F34F4">
        <w:t>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w:t>
      </w:r>
      <w:r w:rsidR="00012721">
        <w:t>a</w:t>
      </w:r>
      <w:r w:rsidR="003D53A6">
        <w:t xml:space="preserve"> population’s carry capacity </w:t>
      </w:r>
      <w:r w:rsidR="003F34F4">
        <w:t xml:space="preserve">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w:t>
      </w:r>
      <w:r w:rsidR="003F34F4" w:rsidRPr="003D53A6">
        <w:t>in</w:t>
      </w:r>
      <w:r w:rsidR="003F34F4" w:rsidRPr="009C3D6D">
        <w:t xml:space="preserve"> </w:t>
      </w:r>
      <w:r w:rsidR="003D53A6" w:rsidRPr="009C3D6D">
        <w:t>population growth rate</w:t>
      </w:r>
      <w:r w:rsidR="003D53A6">
        <w:rPr>
          <w:i/>
        </w:rPr>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E5719D">
        <w:t xml:space="preserve">growth rate </w:t>
      </w:r>
      <w:r w:rsidR="00812DF3">
        <w:t>are</w:t>
      </w:r>
      <w:r w:rsidR="003F34F4">
        <w:t xml:space="preserve"> also more likely to induce </w:t>
      </w:r>
      <w:r w:rsidR="003E73A6">
        <w:t>v</w:t>
      </w:r>
      <w:r w:rsidR="003F34F4">
        <w:t>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to select from and because the penalty for increasing parameterization (i.e. AICc)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09248269" w14:textId="5332FEFE" w:rsidR="00F6662B" w:rsidRDefault="00F6662B" w:rsidP="003F34F4">
      <w:r>
        <w:t>In our case studies, we found interpretation of the ladybeetle example was straightforward (Fig. 3). Our top break point combination and the equivalently-performing set did not contain contradictory information: each candidate set was simply a subset of breakpoints from the most complex set, and only two break points were found. Both of these break points were associated with moderate or greater weights, although the values of these break weights were in the intermediate range (i.e., between 0.2 and 0.8), suggesting breaks in natural systems may not be as well behaved as those in simulated data. The monarch butterfly case study results were slightly more ambiguous, as the model selection tool identified a break that the weighting tool suggested was erroneous (Fig. 4). Weights of the two most strongly-supported breaks were numerically similar to those of the ladybeetle case study, and are also interpretable with knowledge of the study system. However, the model selection results suggest additional, superimposed processes may be affecting monarch population dynamics, creating a noisier signal.</w:t>
      </w:r>
    </w:p>
    <w:p w14:paraId="1A9E3177" w14:textId="6C74EE9A"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rsidR="00D211B0">
        <w:t>D</w:t>
      </w:r>
      <w:r w:rsidR="00E1716F">
        <w:t xml:space="preserve">ensity-dependent population growth has the potential to mask transition points because of its inherent nonlinear structure. For example, transient dynamics occurring immediately after a temporary disturbance can result in a change in population size, but not necessarily in the rules governing </w:t>
      </w:r>
      <w:r w:rsidR="00E24084">
        <w:t>dynamics</w:t>
      </w:r>
      <w:r w:rsidR="00E1716F">
        <w:t xml:space="preserve">.  </w:t>
      </w:r>
      <w:r>
        <w:t>We used the Ricker model as the core population model within the algorithm because it had a number of useful characteristics</w:t>
      </w:r>
      <w:r w:rsidR="006E66BA">
        <w:t>, namely</w:t>
      </w:r>
      <w:r>
        <w:t xml:space="preserve"> its simple paramete</w:t>
      </w:r>
      <w:r w:rsidR="00CA3189">
        <w:t xml:space="preserve">rization and realistic behavior </w:t>
      </w:r>
      <w:r w:rsidR="00CA3189">
        <w:fldChar w:fldCharType="begin"/>
      </w:r>
      <w:r w:rsidR="00B40C6D">
        <w:instrText xml:space="preserve"> ADDIN ZOTERO_ITEM CSL_CITATION {"citationID":"166I93Ub","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CA3189">
        <w:fldChar w:fldCharType="separate"/>
      </w:r>
      <w:r w:rsidR="000F47FB" w:rsidRPr="000F47FB">
        <w:rPr>
          <w:rFonts w:ascii="Calibri" w:hAnsi="Calibri" w:cs="Calibri"/>
        </w:rPr>
        <w:t>[27]</w:t>
      </w:r>
      <w:r w:rsidR="00CA3189">
        <w:fldChar w:fldCharType="end"/>
      </w:r>
      <w:r w:rsidR="006E66BA">
        <w:t>.</w:t>
      </w:r>
      <w:r w:rsidR="00A4510C">
        <w:t xml:space="preserve"> </w:t>
      </w:r>
      <w:r w:rsidR="00B31222">
        <w:t xml:space="preserve">However, </w:t>
      </w:r>
      <w:r w:rsidR="00FD5064">
        <w:t>s</w:t>
      </w:r>
      <w:r w:rsidRPr="00991BEE">
        <w:t>imple dens</w:t>
      </w:r>
      <w:r w:rsidR="00AE4AB8">
        <w:t>ity-dependent population models including Ricker, Beverton-Holt</w:t>
      </w:r>
      <w:r w:rsidR="00332252">
        <w:t>,</w:t>
      </w:r>
      <w:r w:rsidR="00AE4AB8">
        <w:t xml:space="preserve"> and logistic models have similar performance in predicting outbreaks of insects driven by food limitation </w:t>
      </w:r>
      <w:r w:rsidR="00AE4AB8">
        <w:fldChar w:fldCharType="begin"/>
      </w:r>
      <w:r w:rsidR="00B40C6D">
        <w:instrText xml:space="preserve"> ADDIN ZOTERO_ITEM CSL_CITATION {"citationID":"wzIysZae","properties":{"formattedCitation":"[64]","plainCitation":"[64]","noteIndex":0},"citationItems":[{"id":1807,"uris":["http://zotero.org/users/3015424/items/GDAES8X5"],"uri":["http://zotero.org/users/3015424/items/GDAES8X5"],"itemData":{"id":1807,"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instrText>
      </w:r>
      <w:r w:rsidR="00AE4AB8">
        <w:fldChar w:fldCharType="separate"/>
      </w:r>
      <w:r w:rsidR="00B40C6D" w:rsidRPr="0060335E">
        <w:rPr>
          <w:rFonts w:ascii="Calibri" w:hAnsi="Calibri" w:cs="Calibri"/>
        </w:rPr>
        <w:t>[64]</w:t>
      </w:r>
      <w:r w:rsidR="00AE4AB8">
        <w:fldChar w:fldCharType="end"/>
      </w:r>
      <w:r w:rsidR="00AE4AB8">
        <w:t xml:space="preserve">. </w:t>
      </w:r>
      <w:r w:rsidR="00FD5064">
        <w:t xml:space="preserve">Indeed, in </w:t>
      </w:r>
      <w:r w:rsidR="007F4D5A">
        <w:t>earl</w:t>
      </w:r>
      <w:r w:rsidR="009B1D14">
        <w:t>y</w:t>
      </w:r>
      <w:r w:rsidR="007F4D5A">
        <w:t xml:space="preserve"> </w:t>
      </w:r>
      <w:r w:rsidR="009B1D14">
        <w:t>iteration</w:t>
      </w:r>
      <w:r w:rsidR="00BB4F36">
        <w:t>s</w:t>
      </w:r>
      <w:r w:rsidR="007F4D5A">
        <w:t xml:space="preserve"> examining </w:t>
      </w:r>
      <w:r w:rsidR="00BB4F36">
        <w:t>the DSD</w:t>
      </w:r>
      <w:r w:rsidR="00FD5064">
        <w:t xml:space="preserve">, </w:t>
      </w:r>
      <w:r w:rsidR="00332252">
        <w:t xml:space="preserve">we fit </w:t>
      </w:r>
      <w:r w:rsidR="00FD5064">
        <w:t xml:space="preserve">both </w:t>
      </w:r>
      <w:r w:rsidR="00332252">
        <w:t>l</w:t>
      </w:r>
      <w:r w:rsidR="00FD5064">
        <w:t xml:space="preserve">ogistic and Ricker models </w:t>
      </w:r>
      <w:r w:rsidR="00332252">
        <w:t xml:space="preserve">to </w:t>
      </w:r>
      <w:r w:rsidR="00DC4B84">
        <w:t xml:space="preserve">real </w:t>
      </w:r>
      <w:r w:rsidR="00332252">
        <w:t xml:space="preserve">data </w:t>
      </w:r>
      <w:r w:rsidR="00FD5064">
        <w:t>and found that the two models ranked break point</w:t>
      </w:r>
      <w:r w:rsidR="00B31222">
        <w:t xml:space="preserve"> combinations</w:t>
      </w:r>
      <w:r w:rsidR="00FD5064">
        <w:t xml:space="preserve"> </w:t>
      </w:r>
      <w:r w:rsidR="00B31222">
        <w:t xml:space="preserve">nearly </w:t>
      </w:r>
      <w:r w:rsidR="00FD5064">
        <w:t>identically, even while the Ricker model generally provided a better</w:t>
      </w:r>
      <w:r w:rsidR="00B31222">
        <w:t xml:space="preserve"> fit for the data </w:t>
      </w:r>
      <w:r w:rsidR="00B31222">
        <w:fldChar w:fldCharType="begin"/>
      </w:r>
      <w:r w:rsidR="00B40C6D">
        <w:instrText xml:space="preserve"> ADDIN ZOTERO_ITEM CSL_CITATION {"citationID":"9pj2GluL","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1222">
        <w:fldChar w:fldCharType="separate"/>
      </w:r>
      <w:r w:rsidR="00B40C6D" w:rsidRPr="0060335E">
        <w:rPr>
          <w:rFonts w:ascii="Calibri" w:hAnsi="Calibri" w:cs="Calibri"/>
        </w:rPr>
        <w:t>[42]</w:t>
      </w:r>
      <w:r w:rsidR="00B31222">
        <w:fldChar w:fldCharType="end"/>
      </w:r>
      <w:r w:rsidR="00186552">
        <w:t>. Thus, we expect the</w:t>
      </w:r>
      <w:r w:rsidR="004A0459">
        <w:t xml:space="preserve"> DSD</w:t>
      </w:r>
      <w:r w:rsidR="00186552">
        <w:t xml:space="preserve"> algorithm</w:t>
      </w:r>
      <w:r w:rsidR="004A0459">
        <w:t xml:space="preserve"> would have similar performance across models with similar structures, but performance may vary with other model structures, particularly those that incorporate additional terms.</w:t>
      </w:r>
    </w:p>
    <w:p w14:paraId="4F5E5E4D" w14:textId="094CD6F4" w:rsidR="00680FA3" w:rsidRDefault="00A439FD">
      <w:r>
        <w:lastRenderedPageBreak/>
        <w:t xml:space="preserve">We recommend users carefully consider the </w:t>
      </w:r>
      <w:r w:rsidR="00BF0818">
        <w:t xml:space="preserve">strengths and </w:t>
      </w:r>
      <w:r>
        <w:t xml:space="preserve">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w:t>
      </w:r>
      <w:r w:rsidR="00837681">
        <w:t>the DSD</w:t>
      </w:r>
      <w:r w:rsidR="00F51A47">
        <w:t xml:space="preserve">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r w:rsidR="00A542EC">
        <w:t xml:space="preserve">The </w:t>
      </w:r>
      <w:r w:rsidR="005907DA">
        <w:t xml:space="preserve">DSD </w:t>
      </w:r>
      <w:r w:rsidR="00F63325">
        <w:t xml:space="preserve">algorithm </w:t>
      </w:r>
      <w:r w:rsidR="00A542EC">
        <w:t xml:space="preserve">functions as a method for identifying break points within time series data and </w:t>
      </w:r>
      <w:r w:rsidR="001C4368">
        <w:t xml:space="preserve">quantifying the </w:t>
      </w:r>
      <w:r w:rsidR="00A542EC">
        <w:t xml:space="preserve">strength of evidence for each </w:t>
      </w:r>
      <w:r w:rsidR="001C4368">
        <w:t xml:space="preserve">potential </w:t>
      </w:r>
      <w:r w:rsidR="00A542EC">
        <w:t xml:space="preserve">break point. </w:t>
      </w:r>
      <w:r w:rsidR="00A542EC" w:rsidRPr="0014050F">
        <w:t xml:space="preserve">When interpreted in the context of species biology, the </w:t>
      </w:r>
      <w:r w:rsidR="005907DA">
        <w:t xml:space="preserve">DSD </w:t>
      </w:r>
      <w:r w:rsidR="00F63325">
        <w:t>algorithm</w:t>
      </w:r>
      <w:r w:rsidR="00F63325" w:rsidRPr="0014050F">
        <w:t xml:space="preserve"> </w:t>
      </w:r>
      <w:r w:rsidR="00A542EC" w:rsidRPr="0014050F">
        <w:t>has the potential to aid management decisions</w:t>
      </w:r>
      <w:r w:rsidR="00A542EC">
        <w:t xml:space="preserve">, </w:t>
      </w:r>
      <w:r w:rsidR="00A542EC" w:rsidRPr="0014050F">
        <w:t>identify critical drivers of change in species</w:t>
      </w:r>
      <w:r w:rsidR="00A542EC">
        <w:t>’</w:t>
      </w:r>
      <w:r w:rsidR="00A542EC" w:rsidRPr="0014050F">
        <w:t xml:space="preserve"> dynamics</w:t>
      </w:r>
      <w:r w:rsidR="00A542EC">
        <w:t>, and help determine where best to focus additional research efforts</w:t>
      </w:r>
      <w:r w:rsidR="00A542EC" w:rsidRPr="0014050F">
        <w:t xml:space="preserve">. </w:t>
      </w:r>
    </w:p>
    <w:p w14:paraId="37C9F743" w14:textId="5BBD2489" w:rsidR="00680FA3" w:rsidRPr="00FE4A2D" w:rsidRDefault="00680FA3">
      <w:pPr>
        <w:rPr>
          <w:b/>
          <w:u w:val="single"/>
        </w:rPr>
      </w:pPr>
      <w:r w:rsidRPr="00FE4A2D">
        <w:rPr>
          <w:b/>
          <w:u w:val="single"/>
        </w:rPr>
        <w:t>Acknowledgements</w:t>
      </w:r>
    </w:p>
    <w:p w14:paraId="02CE91AA" w14:textId="66EDE05B" w:rsidR="00202BBB" w:rsidRPr="00680FA3" w:rsidRDefault="00680FA3">
      <w:pPr>
        <w:rPr>
          <w:b/>
        </w:rPr>
      </w:pPr>
      <w:r>
        <w:t xml:space="preserve">The conception of an earlier version of this </w:t>
      </w:r>
      <w:r w:rsidR="00F63325">
        <w:t xml:space="preserve">algorithm </w:t>
      </w:r>
      <w:r>
        <w:t xml:space="preserve">came about out of conversations with Wopke van der Werf and Douglas Landis, and the </w:t>
      </w:r>
      <w:r w:rsidR="00F63325">
        <w:t xml:space="preserve">algorithm </w:t>
      </w:r>
      <w:r>
        <w:t xml:space="preserve">has incorporated feedback from colleagues from the US- Long Term Ecological Research network throughout its development. </w:t>
      </w:r>
    </w:p>
    <w:p w14:paraId="6F9EA0AF" w14:textId="77777777" w:rsidR="0060335E" w:rsidRDefault="0060335E">
      <w:pPr>
        <w:rPr>
          <w:b/>
        </w:rPr>
      </w:pPr>
      <w:r>
        <w:rPr>
          <w:b/>
        </w:rPr>
        <w:br w:type="page"/>
      </w:r>
    </w:p>
    <w:p w14:paraId="7480F7EF" w14:textId="6EDB56D2" w:rsidR="00493C01" w:rsidRPr="00633A5C" w:rsidRDefault="00493C01" w:rsidP="00493C01">
      <w:pPr>
        <w:rPr>
          <w:b/>
        </w:rPr>
      </w:pPr>
      <w:r w:rsidRPr="00633A5C">
        <w:rPr>
          <w:b/>
        </w:rPr>
        <w:lastRenderedPageBreak/>
        <w:t>References</w:t>
      </w:r>
    </w:p>
    <w:p w14:paraId="6148CFD3" w14:textId="77777777" w:rsidR="00B40C6D" w:rsidRDefault="00493C01" w:rsidP="0060335E">
      <w:pPr>
        <w:pStyle w:val="Bibliography"/>
      </w:pPr>
      <w:r w:rsidRPr="004F14C2">
        <w:rPr>
          <w:rFonts w:cstheme="minorHAnsi"/>
        </w:rPr>
        <w:fldChar w:fldCharType="begin"/>
      </w:r>
      <w:r w:rsidR="00B30F42">
        <w:rPr>
          <w:rFonts w:cstheme="minorHAnsi"/>
        </w:rPr>
        <w:instrText xml:space="preserve"> ADDIN ZOTERO_BIBL {"uncited":[],"omitted":[],"custom":[]} CSL_BIBLIOGRAPHY </w:instrText>
      </w:r>
      <w:r w:rsidRPr="004F14C2">
        <w:rPr>
          <w:rFonts w:cstheme="minorHAnsi"/>
        </w:rPr>
        <w:fldChar w:fldCharType="separate"/>
      </w:r>
      <w:r w:rsidR="00B40C6D">
        <w:t xml:space="preserve">1. </w:t>
      </w:r>
      <w:r w:rsidR="00B40C6D">
        <w:tab/>
        <w:t>Andersen T, Carstensen J, Hernández-García E, Duarte CM. Ecological thresholds and regime shifts: approaches to identification. Trends in Ecology &amp; Evolution. 2009;24: 49–57. doi:10.1016/j.tree.2008.07.014</w:t>
      </w:r>
    </w:p>
    <w:p w14:paraId="4159C544" w14:textId="77777777" w:rsidR="00B40C6D" w:rsidRDefault="00B40C6D" w:rsidP="0060335E">
      <w:pPr>
        <w:pStyle w:val="Bibliography"/>
      </w:pPr>
      <w:r>
        <w:t xml:space="preserve">2. </w:t>
      </w:r>
      <w:r>
        <w:tab/>
        <w:t>Bestelmeyer BT, Ellison AM, Fraser WR, Gorman KB, Holbrook SJ, Laney CM, et al. Analysis of abrupt transitions in ecological systems. Ecosphere. 2011;2: art129. doi:10.1890/es11-00216.1</w:t>
      </w:r>
    </w:p>
    <w:p w14:paraId="2BF1A5F5" w14:textId="77777777" w:rsidR="00B40C6D" w:rsidRDefault="00B40C6D" w:rsidP="0060335E">
      <w:pPr>
        <w:pStyle w:val="Bibliography"/>
      </w:pPr>
      <w:r>
        <w:t xml:space="preserve">3. </w:t>
      </w:r>
      <w:r>
        <w:tab/>
        <w:t>Scheffer M, Carpenter S, Foley JA, Folke C, Walker B. Catastrophic shifts in ecosystems. Nature. 2001;413: 591–596. doi:10.1038/35098000</w:t>
      </w:r>
    </w:p>
    <w:p w14:paraId="70788330" w14:textId="77777777" w:rsidR="00B40C6D" w:rsidRDefault="00B40C6D" w:rsidP="0060335E">
      <w:pPr>
        <w:pStyle w:val="Bibliography"/>
      </w:pPr>
      <w:r>
        <w:t xml:space="preserve">4. </w:t>
      </w:r>
      <w:r>
        <w:tab/>
        <w:t>Scheffer M, Carpenter SR. Catastrophic regime shifts in ecosystems: linking theory to observation. Trends in Ecology &amp; Evolution. 2003;18: 648–656. doi:10.1016/j.tree.2003.09.002</w:t>
      </w:r>
    </w:p>
    <w:p w14:paraId="5A4DCAD0" w14:textId="77777777" w:rsidR="00B40C6D" w:rsidRDefault="00B40C6D" w:rsidP="0060335E">
      <w:pPr>
        <w:pStyle w:val="Bibliography"/>
      </w:pPr>
      <w:r>
        <w:t xml:space="preserve">5. </w:t>
      </w:r>
      <w:r>
        <w:tab/>
        <w:t>May RM. Thresholds and breakpoints in ecosystems with a multiplicity of stable states. Nature. 1977;269: 471–477. doi:10.1038/269471a0</w:t>
      </w:r>
    </w:p>
    <w:p w14:paraId="756A697F" w14:textId="77777777" w:rsidR="00B40C6D" w:rsidRDefault="00B40C6D" w:rsidP="0060335E">
      <w:pPr>
        <w:pStyle w:val="Bibliography"/>
      </w:pPr>
      <w:r>
        <w:t xml:space="preserve">6. </w:t>
      </w:r>
      <w:r>
        <w:tab/>
        <w:t>Ducré-Robitaille J-F, Vincent LA, Boulet G. Comparison of techniques for detection of discontinuities in temperature series: DETECTING DISCONTINUITIES IN TEMPERATURE SERIES. International Journal of Climatology. 2003;23: 1087–1101. doi:10.1002/joc.924</w:t>
      </w:r>
    </w:p>
    <w:p w14:paraId="0E5E2879" w14:textId="77777777" w:rsidR="00B40C6D" w:rsidRDefault="00B40C6D" w:rsidP="0060335E">
      <w:pPr>
        <w:pStyle w:val="Bibliography"/>
      </w:pPr>
      <w:r>
        <w:t xml:space="preserve">7. </w:t>
      </w:r>
      <w:r>
        <w:tab/>
        <w:t>Rodionov SN. A sequential algorithm for testing climate regime shifts: ALGORITHM FOR TESTING REGIME SHIFTS. Geophysical Research Letters. 2004;31: n/a-n/a. doi:10.1029/2004GL019448</w:t>
      </w:r>
    </w:p>
    <w:p w14:paraId="4D435CD5" w14:textId="77777777" w:rsidR="00B40C6D" w:rsidRDefault="00B40C6D" w:rsidP="0060335E">
      <w:pPr>
        <w:pStyle w:val="Bibliography"/>
      </w:pPr>
      <w:r>
        <w:t xml:space="preserve">8. </w:t>
      </w:r>
      <w:r>
        <w:tab/>
        <w:t>Beaugrand G., Conversi A., Chiba S., Edwards M., Fonda-Umani S., Greene C., et al. Synchronous marine pelagic regime shifts in the Northern Hemisphere. Philosophical Transactions of the Royal Society B: Biological Sciences. 2015;370: 20130272. doi:10.1098/rstb.2013.0272</w:t>
      </w:r>
    </w:p>
    <w:p w14:paraId="2C4D3E08" w14:textId="77777777" w:rsidR="00B40C6D" w:rsidRDefault="00B40C6D" w:rsidP="0060335E">
      <w:pPr>
        <w:pStyle w:val="Bibliography"/>
      </w:pPr>
      <w:r>
        <w:t xml:space="preserve">9. </w:t>
      </w:r>
      <w:r>
        <w:tab/>
        <w:t>Zampolli F. Optimal monetary policy in a regime-switching economy: The response to abrupt shifts in exchange rate dynamics. Journal of Economic Dynamics and Control. 2006;30: 1527–1567. doi:10.1016/j.jedc.2005.10.013</w:t>
      </w:r>
    </w:p>
    <w:p w14:paraId="2A518CE7" w14:textId="77777777" w:rsidR="00B40C6D" w:rsidRDefault="00B40C6D" w:rsidP="0060335E">
      <w:pPr>
        <w:pStyle w:val="Bibliography"/>
      </w:pPr>
      <w:r>
        <w:t xml:space="preserve">10. </w:t>
      </w:r>
      <w:r>
        <w:tab/>
        <w:t>Holling CS. Understanding the Complexity of Economic, Ecological, and Social Systems. Ecosystems. 2001;4: 390–405. doi:10.1007/s10021-001-0101-5</w:t>
      </w:r>
    </w:p>
    <w:p w14:paraId="15974526" w14:textId="77777777" w:rsidR="00B40C6D" w:rsidRDefault="00B40C6D" w:rsidP="0060335E">
      <w:pPr>
        <w:pStyle w:val="Bibliography"/>
      </w:pPr>
      <w:r>
        <w:t xml:space="preserve">11. </w:t>
      </w:r>
      <w:r>
        <w:tab/>
        <w:t>Bjørnstad ON, Grenfell BT. Noisy Clockwork: Time Series Analysis of Population Fluctuations in Animals. Science. 2001;293: 638. doi:10.1126/science.1062226</w:t>
      </w:r>
    </w:p>
    <w:p w14:paraId="6744845D" w14:textId="77777777" w:rsidR="00B40C6D" w:rsidRDefault="00B40C6D" w:rsidP="0060335E">
      <w:pPr>
        <w:pStyle w:val="Bibliography"/>
      </w:pPr>
      <w:r>
        <w:t xml:space="preserve">12. </w:t>
      </w:r>
      <w:r>
        <w:tab/>
        <w:t>Hare SR, Mantua NJ. Empirical evidence for North Pacific regime shifts in 1977 and 1989. Progress in Oceanography. 2000;47: 103–145. doi:10.1016/S0079-6611(00)00033-1</w:t>
      </w:r>
    </w:p>
    <w:p w14:paraId="4A96E184" w14:textId="77777777" w:rsidR="00B40C6D" w:rsidRDefault="00B40C6D" w:rsidP="0060335E">
      <w:pPr>
        <w:pStyle w:val="Bibliography"/>
      </w:pPr>
      <w:r>
        <w:t xml:space="preserve">13. </w:t>
      </w:r>
      <w:r>
        <w:tab/>
        <w:t>Carpenter SR, Brock WA, Cole JJ, Kitchell JF, Pace ML. Leading indicators of trophic cascades. Ecology Letters. 2008;11: 128–138. doi:10.1111/j.1461-0248.2007.01131.x</w:t>
      </w:r>
    </w:p>
    <w:p w14:paraId="195656DA" w14:textId="77777777" w:rsidR="00B40C6D" w:rsidRDefault="00B40C6D" w:rsidP="0060335E">
      <w:pPr>
        <w:pStyle w:val="Bibliography"/>
      </w:pPr>
      <w:r>
        <w:t xml:space="preserve">14. </w:t>
      </w:r>
      <w:r>
        <w:tab/>
        <w:t xml:space="preserve">Weimerskirch H, Inchausti P, Guinet C, Barbraud C. Trends in bird and seal populations as indicators of a system shift in the Southern Ocean. Antarctic Science. 2003;15: 249–256. </w:t>
      </w:r>
    </w:p>
    <w:p w14:paraId="204EB121" w14:textId="77777777" w:rsidR="00B40C6D" w:rsidRDefault="00B40C6D" w:rsidP="0060335E">
      <w:pPr>
        <w:pStyle w:val="Bibliography"/>
      </w:pPr>
      <w:r>
        <w:t xml:space="preserve">15. </w:t>
      </w:r>
      <w:r>
        <w:tab/>
        <w:t xml:space="preserve">Berryman A, Lima M. Deciphering the effects of climate on animal populations: diagnostic analysis provides new interpretation of Soay sheep dynamics. The American Naturalist. 2006;168: 784–795. </w:t>
      </w:r>
    </w:p>
    <w:p w14:paraId="05EE00DB" w14:textId="77777777" w:rsidR="00B40C6D" w:rsidRDefault="00B40C6D" w:rsidP="0060335E">
      <w:pPr>
        <w:pStyle w:val="Bibliography"/>
      </w:pPr>
      <w:r>
        <w:lastRenderedPageBreak/>
        <w:t xml:space="preserve">16. </w:t>
      </w:r>
      <w:r>
        <w:tab/>
        <w:t>Toms JD, Lesperance ML. Piecewise regression: a tool for identifying ecological thresholds. Ecology. 2003;84: 2034–2041. doi:10.1890/02-0472</w:t>
      </w:r>
    </w:p>
    <w:p w14:paraId="16A37813" w14:textId="77777777" w:rsidR="00B40C6D" w:rsidRDefault="00B40C6D" w:rsidP="0060335E">
      <w:pPr>
        <w:pStyle w:val="Bibliography"/>
      </w:pPr>
      <w:r>
        <w:t xml:space="preserve">17. </w:t>
      </w:r>
      <w:r>
        <w:tab/>
        <w:t>Knapp AK, Smith MD, Hobbie SE, Collins SL, Fahey TJ, Hansen GJA, et al. Past, present, and future roles of long-term experiments in the LTER Network. Bioscience. 2012;62: 377–389. doi:10.1029/2008gb003336</w:t>
      </w:r>
    </w:p>
    <w:p w14:paraId="18423251" w14:textId="77777777" w:rsidR="00B40C6D" w:rsidRDefault="00B40C6D" w:rsidP="0060335E">
      <w:pPr>
        <w:pStyle w:val="Bibliography"/>
      </w:pPr>
      <w:r>
        <w:t xml:space="preserve">18. </w:t>
      </w:r>
      <w:r>
        <w:tab/>
        <w:t xml:space="preserve">Braun JV, Muller H-G. Statistical Methods for DNA Sequence Segmentation. Statistical Science. 1998;13: 142–162. </w:t>
      </w:r>
    </w:p>
    <w:p w14:paraId="3E9116DB" w14:textId="77777777" w:rsidR="00B40C6D" w:rsidRDefault="00B40C6D" w:rsidP="0060335E">
      <w:pPr>
        <w:pStyle w:val="Bibliography"/>
      </w:pPr>
      <w:r>
        <w:t xml:space="preserve">19. </w:t>
      </w:r>
      <w:r>
        <w:tab/>
        <w:t xml:space="preserve">Zeileis A, Leisch F, Hornik K, Kleiber C. strucchange. An R package for testing for structural change in linear regression models. 2001. </w:t>
      </w:r>
    </w:p>
    <w:p w14:paraId="5F26A9B2" w14:textId="77777777" w:rsidR="00B40C6D" w:rsidRDefault="00B40C6D" w:rsidP="0060335E">
      <w:pPr>
        <w:pStyle w:val="Bibliography"/>
      </w:pPr>
      <w:r>
        <w:t xml:space="preserve">20. </w:t>
      </w:r>
      <w:r>
        <w:tab/>
        <w:t xml:space="preserve">Killick R, Eckley I. changepoint: An R package for changepoint analysis. Journal of Statistical Software. 2014;58: 1–19. </w:t>
      </w:r>
    </w:p>
    <w:p w14:paraId="6948FF35" w14:textId="77777777" w:rsidR="00B40C6D" w:rsidRDefault="00B40C6D" w:rsidP="0060335E">
      <w:pPr>
        <w:pStyle w:val="Bibliography"/>
      </w:pPr>
      <w:r>
        <w:t xml:space="preserve">21. </w:t>
      </w:r>
      <w:r>
        <w:tab/>
        <w:t xml:space="preserve">Priyadarshana W, Sofronov G. Multiple break-points detection in array CGH data via the cross-entropy method. IEEE/ACM Transactions on Computational Biology and Bioinformatics (TCBB). 2015;12: 487–498. </w:t>
      </w:r>
    </w:p>
    <w:p w14:paraId="30738386" w14:textId="77777777" w:rsidR="00B40C6D" w:rsidRDefault="00B40C6D" w:rsidP="0060335E">
      <w:pPr>
        <w:pStyle w:val="Bibliography"/>
      </w:pPr>
      <w:r>
        <w:t xml:space="preserve">22. </w:t>
      </w:r>
      <w:r>
        <w:tab/>
        <w:t>Mauget SA. Multidecadal Regime Shifts in U.S. Streamflow, Precipitation, and Temperature at the End of the Twentieth Century. Journal of Climate. 2003;16: 3905–3916. doi:10.1175/1520-0442(2003)016&lt;3905:MRSIUS&gt;2.0.CO;2</w:t>
      </w:r>
    </w:p>
    <w:p w14:paraId="5A897B67" w14:textId="77777777" w:rsidR="00B40C6D" w:rsidRDefault="00B40C6D" w:rsidP="0060335E">
      <w:pPr>
        <w:pStyle w:val="Bibliography"/>
      </w:pPr>
      <w:r>
        <w:t xml:space="preserve">23. </w:t>
      </w:r>
      <w:r>
        <w:tab/>
        <w:t>Jenouvrier S, Weimerskirch H, Barbraud C, Park Y-H, Cazelles B. Evidence of a shift in the cyclicity of Antarctic seabird dynamics linked to climate. Proceedings of the Royal Society B: Biological Sciences. 2005;272: 887–895. doi:10.1098/rspb.2004.2978</w:t>
      </w:r>
    </w:p>
    <w:p w14:paraId="67500272" w14:textId="77777777" w:rsidR="00B40C6D" w:rsidRDefault="00B40C6D" w:rsidP="0060335E">
      <w:pPr>
        <w:pStyle w:val="Bibliography"/>
      </w:pPr>
      <w:r>
        <w:t xml:space="preserve">24. </w:t>
      </w:r>
      <w:r>
        <w:tab/>
        <w:t>Cazelles B, Chavez M, Berteaux D, Ménard F, Vik JO, Jenouvrier S, et al. Wavelet analysis of ecological time series. Oecologia. 2008;156: 287–304. doi:10.1007/s00442-008-0993-2</w:t>
      </w:r>
    </w:p>
    <w:p w14:paraId="037ABC10" w14:textId="77777777" w:rsidR="00B40C6D" w:rsidRDefault="00B40C6D" w:rsidP="0060335E">
      <w:pPr>
        <w:pStyle w:val="Bibliography"/>
      </w:pPr>
      <w:r>
        <w:t xml:space="preserve">25. </w:t>
      </w:r>
      <w:r>
        <w:tab/>
        <w:t>Carl Boettiger, Alan Hastings. Early warning signals and the prosecutor’s fallacy. Proceedings of the Royal Society B: Biological Sciences. 2012;279: 4734–4739. doi:10.1098/rspb.2012.2085</w:t>
      </w:r>
    </w:p>
    <w:p w14:paraId="168D73D4" w14:textId="77777777" w:rsidR="00B40C6D" w:rsidRDefault="00B40C6D" w:rsidP="0060335E">
      <w:pPr>
        <w:pStyle w:val="Bibliography"/>
      </w:pPr>
      <w:r>
        <w:t xml:space="preserve">26. </w:t>
      </w:r>
      <w:r>
        <w:tab/>
        <w:t xml:space="preserve">Royall R. The Likelihood Paradigm for Statistical Evidence. in ML Taper and SR Lele, eds. The nature of scientific evidence. University of Chicago Press, Chicago; 2004. </w:t>
      </w:r>
    </w:p>
    <w:p w14:paraId="4BA14077" w14:textId="77777777" w:rsidR="00B40C6D" w:rsidRDefault="00B40C6D" w:rsidP="0060335E">
      <w:pPr>
        <w:pStyle w:val="Bibliography"/>
      </w:pPr>
      <w:r>
        <w:t xml:space="preserve">27. </w:t>
      </w:r>
      <w:r>
        <w:tab/>
        <w:t xml:space="preserve">Turchin P. Complex population dynamics: a theoretical/empirical synthesis. Princeton University Press; 2003. </w:t>
      </w:r>
    </w:p>
    <w:p w14:paraId="0432F4C5" w14:textId="77777777" w:rsidR="00B40C6D" w:rsidRDefault="00B40C6D" w:rsidP="0060335E">
      <w:pPr>
        <w:pStyle w:val="Bibliography"/>
      </w:pPr>
      <w:r>
        <w:t xml:space="preserve">28. </w:t>
      </w:r>
      <w:r>
        <w:tab/>
        <w:t>May RM. Simple mathematical models with very complicated dynamics. Nature. 1976;261: 459–467. doi:10.1038/261459a0</w:t>
      </w:r>
    </w:p>
    <w:p w14:paraId="31E4CD62" w14:textId="77777777" w:rsidR="00B40C6D" w:rsidRDefault="00B40C6D" w:rsidP="0060335E">
      <w:pPr>
        <w:pStyle w:val="Bibliography"/>
      </w:pPr>
      <w:r>
        <w:t xml:space="preserve">29. </w:t>
      </w:r>
      <w:r>
        <w:tab/>
        <w:t xml:space="preserve">Barraquand F, Louca S, Abbott KC, Cobbold CA, Cordoleani F, DeAngelis DL, et al. Moving forward in circles: challenges and opportunities in modelling population cycles. Ecology letters. 2017;20: 1074–1092. </w:t>
      </w:r>
    </w:p>
    <w:p w14:paraId="31A7FBB3" w14:textId="77777777" w:rsidR="00B40C6D" w:rsidRDefault="00B40C6D" w:rsidP="0060335E">
      <w:pPr>
        <w:pStyle w:val="Bibliography"/>
      </w:pPr>
      <w:r>
        <w:t xml:space="preserve">30. </w:t>
      </w:r>
      <w:r>
        <w:tab/>
        <w:t>Boettiger C. From noise to knowledge: how randomness generates novel phenomena and reveals information. Ecology Letters. 2018;21: 1255–1267. doi:10.1111/ele.13085</w:t>
      </w:r>
    </w:p>
    <w:p w14:paraId="146FC65D" w14:textId="77777777" w:rsidR="00B40C6D" w:rsidRDefault="00B40C6D" w:rsidP="0060335E">
      <w:pPr>
        <w:pStyle w:val="Bibliography"/>
      </w:pPr>
      <w:r>
        <w:lastRenderedPageBreak/>
        <w:t xml:space="preserve">31. </w:t>
      </w:r>
      <w:r>
        <w:tab/>
        <w:t>Gadrich T, Katriel G. A Mechanistic Stochastic Ricker Model: Analytical and Numerical Investigations. Int J Bifurcation Chaos. 2016;26: 1650067. doi:10.1142/S021812741650067X</w:t>
      </w:r>
    </w:p>
    <w:p w14:paraId="1F19AA70" w14:textId="77777777" w:rsidR="00B40C6D" w:rsidRDefault="00B40C6D" w:rsidP="0060335E">
      <w:pPr>
        <w:pStyle w:val="Bibliography"/>
      </w:pPr>
      <w:r>
        <w:t xml:space="preserve">32. </w:t>
      </w:r>
      <w:r>
        <w:tab/>
        <w:t>Ricker WE. Stock and Recruitment. J Fish Res Bd Can. 1954;11: 559–623. doi:10.1139/f54-039</w:t>
      </w:r>
    </w:p>
    <w:p w14:paraId="36AC5D8F" w14:textId="77777777" w:rsidR="00B40C6D" w:rsidRDefault="00B40C6D" w:rsidP="0060335E">
      <w:pPr>
        <w:pStyle w:val="Bibliography"/>
      </w:pPr>
      <w:r>
        <w:t xml:space="preserve">33. </w:t>
      </w:r>
      <w:r>
        <w:tab/>
        <w:t xml:space="preserve">Brook BW, Bradshaw CJ. Strength of evidence for density dependence in abundance time series of 1198 species. Ecology. 2006;87: 1445–1451. </w:t>
      </w:r>
    </w:p>
    <w:p w14:paraId="0D8E0CBF" w14:textId="77777777" w:rsidR="00B40C6D" w:rsidRDefault="00B40C6D" w:rsidP="0060335E">
      <w:pPr>
        <w:pStyle w:val="Bibliography"/>
      </w:pPr>
      <w:r>
        <w:t xml:space="preserve">34. </w:t>
      </w:r>
      <w:r>
        <w:tab/>
        <w:t>Hall AR, Osborn DR, Sakkas N. Inference on Structural Breaks using Information Criteria. The Manchester School. 2013;81: 54–81. doi:10.1111/manc.12017</w:t>
      </w:r>
    </w:p>
    <w:p w14:paraId="1D8BAE0A" w14:textId="77777777" w:rsidR="00B40C6D" w:rsidRDefault="00B40C6D" w:rsidP="0060335E">
      <w:pPr>
        <w:pStyle w:val="Bibliography"/>
      </w:pPr>
      <w:r>
        <w:t xml:space="preserve">35. </w:t>
      </w:r>
      <w:r>
        <w:tab/>
        <w:t xml:space="preserve">Burnham KP, Anderson DR. Model selection and multimodal inference: a practical information-theoretic approach. 2nd ed. New York: Springer Science + Business Media, LLC; 2002. </w:t>
      </w:r>
    </w:p>
    <w:p w14:paraId="12A08762" w14:textId="77777777" w:rsidR="00B40C6D" w:rsidRDefault="00B40C6D" w:rsidP="0060335E">
      <w:pPr>
        <w:pStyle w:val="Bibliography"/>
      </w:pPr>
      <w:r>
        <w:t xml:space="preserve">36. </w:t>
      </w:r>
      <w:r>
        <w:tab/>
        <w:t>Wagenmakers E-J, Farrell S. AIC model selection using Akaike weights. Psychonomic Bulletin &amp; Review. 2004;11: 192–196. doi:10.3758/BF03206482</w:t>
      </w:r>
    </w:p>
    <w:p w14:paraId="33767499" w14:textId="77777777" w:rsidR="00B40C6D" w:rsidRDefault="00B40C6D" w:rsidP="0060335E">
      <w:pPr>
        <w:pStyle w:val="Bibliography"/>
      </w:pPr>
      <w:r>
        <w:t xml:space="preserve">37. </w:t>
      </w:r>
      <w:r>
        <w:tab/>
        <w:t>R Development Core Team. R: A Language and Environment for Statistical Computing 3.3.3. R Foundation for Statistical Computing. 2017. Available: http://www.R-project.org</w:t>
      </w:r>
    </w:p>
    <w:p w14:paraId="6263DBAF" w14:textId="77777777" w:rsidR="00B40C6D" w:rsidRDefault="00B40C6D" w:rsidP="0060335E">
      <w:pPr>
        <w:pStyle w:val="Bibliography"/>
      </w:pPr>
      <w:r>
        <w:t xml:space="preserve">38. </w:t>
      </w:r>
      <w:r>
        <w:tab/>
        <w:t xml:space="preserve">Elzhov TV, Mullen KM, Spiess A-N, Bolker B. minpack. lm: R Interface to the Levenberg-Marquardt Nonlinear Least-Squares Algorithm Found in MINPACK. 2016. </w:t>
      </w:r>
    </w:p>
    <w:p w14:paraId="2BEFBB11" w14:textId="77777777" w:rsidR="00B40C6D" w:rsidRDefault="00B40C6D" w:rsidP="0060335E">
      <w:pPr>
        <w:pStyle w:val="Bibliography"/>
      </w:pPr>
      <w:r>
        <w:t xml:space="preserve">39. </w:t>
      </w:r>
      <w:r>
        <w:tab/>
        <w:t>Bahlai C. cbahlai/dynamic_shift_detector: The Dynamic Shift Detector. Zenodo; 2019. doi:10.5281/zenodo.3368486</w:t>
      </w:r>
    </w:p>
    <w:p w14:paraId="26E843A2" w14:textId="77777777" w:rsidR="00B40C6D" w:rsidRDefault="00B40C6D" w:rsidP="0060335E">
      <w:pPr>
        <w:pStyle w:val="Bibliography"/>
      </w:pPr>
      <w:r>
        <w:t xml:space="preserve">40. </w:t>
      </w:r>
      <w:r>
        <w:tab/>
        <w:t>Bahlai CA, Colunga-Garcia M, Gage SH, Landis DA. Long term functional dynamics of an aphidophagous coccinellid community are unchanged in response to repeated invasion. PLoS One. 2013;8: e83407. doi:10.1371/journal.pone.0083407</w:t>
      </w:r>
    </w:p>
    <w:p w14:paraId="37776A21" w14:textId="77777777" w:rsidR="00B40C6D" w:rsidRDefault="00B40C6D" w:rsidP="0060335E">
      <w:pPr>
        <w:pStyle w:val="Bibliography"/>
      </w:pPr>
      <w:r>
        <w:t xml:space="preserve">41. </w:t>
      </w:r>
      <w:r>
        <w:tab/>
        <w:t>Bahlai C, Colunga-Garcia M, Gage S, Landis D. The role of exotic ladybeetles in the decline of native ladybeetle populations: evidence from long-term monitoring. Biol Invasions. 2015;17: 1005–1024. doi:10.1007/s10530-014-0772-4</w:t>
      </w:r>
    </w:p>
    <w:p w14:paraId="7B2F4A61" w14:textId="77777777" w:rsidR="00B40C6D" w:rsidRDefault="00B40C6D" w:rsidP="0060335E">
      <w:pPr>
        <w:pStyle w:val="Bibliography"/>
      </w:pPr>
      <w:r>
        <w:t xml:space="preserve">42. </w:t>
      </w:r>
      <w:r>
        <w:tab/>
        <w:t>Bahlai CA, vander Werf W, O’Neal M, Hemerik L, Landis DA. Shifts in dynamic regime of an invasive lady beetle are linked to the invasion and insecticidal management of its prey. Ecological Applications. 2015 [cited 14 May 2015]. doi:10.1890/14-2022.1</w:t>
      </w:r>
    </w:p>
    <w:p w14:paraId="604555A3" w14:textId="77777777" w:rsidR="00B40C6D" w:rsidRDefault="00B40C6D" w:rsidP="0060335E">
      <w:pPr>
        <w:pStyle w:val="Bibliography"/>
      </w:pPr>
      <w:r>
        <w:t xml:space="preserve">43. </w:t>
      </w:r>
      <w:r>
        <w:tab/>
        <w:t xml:space="preserve">Bahlai CA, Sears MK. Population dynamics of Harmonia axyridis and Aphis glycines in Niagara Peninsula soybean fields and vineyards. Journal of the Entomological Society of Ontario. 2009;140: 27–39. </w:t>
      </w:r>
    </w:p>
    <w:p w14:paraId="5EF3255B" w14:textId="77777777" w:rsidR="00B40C6D" w:rsidRDefault="00B40C6D" w:rsidP="0060335E">
      <w:pPr>
        <w:pStyle w:val="Bibliography"/>
      </w:pPr>
      <w:r>
        <w:t xml:space="preserve">44. </w:t>
      </w:r>
      <w:r>
        <w:tab/>
        <w:t>Heimpel G, Frelich L, Landis D, Hopper K, Hoelmer K, Sezen Z, et al. European buckthorn and Asian soybean aphid as components of an extensive invasional meltdown in North America. Biological Invasions. 2010;12: 2913–2931. doi:10.1007/s10530-010-9736-5</w:t>
      </w:r>
    </w:p>
    <w:p w14:paraId="30ECF76A" w14:textId="77777777" w:rsidR="00B40C6D" w:rsidRDefault="00B40C6D" w:rsidP="0060335E">
      <w:pPr>
        <w:pStyle w:val="Bibliography"/>
      </w:pPr>
      <w:r>
        <w:t xml:space="preserve">45. </w:t>
      </w:r>
      <w:r>
        <w:tab/>
        <w:t xml:space="preserve">Rhainds M, Yoo HJS, Kindlmann P, Voegtlin D, Castillo D, Rutledge C, et al. Two-year oscillation cycle in abundance of soybean aphid in Indiana. Agricultural and Forest Entomology. 2010;12: 251–257. </w:t>
      </w:r>
    </w:p>
    <w:p w14:paraId="0DDC71CE" w14:textId="77777777" w:rsidR="00B40C6D" w:rsidRDefault="00B40C6D" w:rsidP="0060335E">
      <w:pPr>
        <w:pStyle w:val="Bibliography"/>
      </w:pPr>
      <w:r>
        <w:lastRenderedPageBreak/>
        <w:t xml:space="preserve">46. </w:t>
      </w:r>
      <w:r>
        <w:tab/>
        <w:t xml:space="preserve">Ragsdale DW, Voegtlin DJ, O’Neil RJ. Soybean aphid biology in North America. Annals of the Entomological Society of America. 2004;97: 204–208. </w:t>
      </w:r>
    </w:p>
    <w:p w14:paraId="5D06AC93" w14:textId="77777777" w:rsidR="00B40C6D" w:rsidRDefault="00B40C6D" w:rsidP="0060335E">
      <w:pPr>
        <w:pStyle w:val="Bibliography"/>
      </w:pPr>
      <w:r>
        <w:t xml:space="preserve">47. </w:t>
      </w:r>
      <w:r>
        <w:tab/>
        <w:t xml:space="preserve">Wu Z, Schenk-Hamlin D, Zhan W, Ragsdale DW, Heimpel GE. The soybean aphid in China: a historical review. Annals of the Entomological Society of America. 2004;97: 209–218. </w:t>
      </w:r>
    </w:p>
    <w:p w14:paraId="64175AD7" w14:textId="77777777" w:rsidR="00B40C6D" w:rsidRDefault="00B40C6D" w:rsidP="0060335E">
      <w:pPr>
        <w:pStyle w:val="Bibliography"/>
      </w:pPr>
      <w:r>
        <w:t xml:space="preserve">48. </w:t>
      </w:r>
      <w:r>
        <w:tab/>
        <w:t>Urquhart FA, Urquhart NR. Autumnal migration routes of the eastern population of the monarch butterfly (Danaus p. plexippus L.; Danaidae; Lepidoptera) in North America to the overwintering site in the Neovolcanic Plateau of Mexico. Can J Zool. 1978;56: 1759–1764. doi:10.1139/z78-240</w:t>
      </w:r>
    </w:p>
    <w:p w14:paraId="6F04E955" w14:textId="77777777" w:rsidR="00B40C6D" w:rsidRDefault="00B40C6D" w:rsidP="0060335E">
      <w:pPr>
        <w:pStyle w:val="Bibliography"/>
      </w:pPr>
      <w:r>
        <w:t xml:space="preserve">49. </w:t>
      </w:r>
      <w:r>
        <w:tab/>
        <w:t>Flockhart DTT, Brower LP, Ramirez MI, Hobson KA, Wassenaar LI, Altizer S, et al. Regional climate on the breeding grounds predicts variation in the natal origin of monarch butterflies overwintering in Mexico over 38 years. Glob Change Biol. 2017;23: 2565–2576. doi:10.1111/gcb.13589</w:t>
      </w:r>
    </w:p>
    <w:p w14:paraId="2A784C0E" w14:textId="77777777" w:rsidR="00B40C6D" w:rsidRDefault="00B40C6D" w:rsidP="0060335E">
      <w:pPr>
        <w:pStyle w:val="Bibliography"/>
      </w:pPr>
      <w:r>
        <w:t xml:space="preserve">50. </w:t>
      </w:r>
      <w:r>
        <w:tab/>
        <w:t xml:space="preserve">Prysby MD, Oberhauser KS. Temporal and geographic variation in monarch densities: citizen scientists document monarch population patterns. The monarch butterfly: Biology and conservation. 2004; 9–20. </w:t>
      </w:r>
    </w:p>
    <w:p w14:paraId="640A7765" w14:textId="77777777" w:rsidR="00B40C6D" w:rsidRDefault="00B40C6D" w:rsidP="0060335E">
      <w:pPr>
        <w:pStyle w:val="Bibliography"/>
      </w:pPr>
      <w:r>
        <w:t xml:space="preserve">51. </w:t>
      </w:r>
      <w:r>
        <w:tab/>
        <w:t>Sarkar S. What Is Threatening Monarchs? BioScience. 2017;67: 1080–1080. doi:10.1093/biosci/bix120</w:t>
      </w:r>
    </w:p>
    <w:p w14:paraId="00935462" w14:textId="77777777" w:rsidR="00B40C6D" w:rsidRDefault="00B40C6D" w:rsidP="0060335E">
      <w:pPr>
        <w:pStyle w:val="Bibliography"/>
      </w:pPr>
      <w:r>
        <w:t xml:space="preserve">52. </w:t>
      </w:r>
      <w:r>
        <w:tab/>
        <w:t>Lovett J. Monarch Population Status. Monarch Watch; 2017. Available: http://monarchwatch.org/blog/2017/02/11/monarch-population-status-30/</w:t>
      </w:r>
    </w:p>
    <w:p w14:paraId="2F18DC4A" w14:textId="77777777" w:rsidR="00B40C6D" w:rsidRDefault="00B40C6D" w:rsidP="0060335E">
      <w:pPr>
        <w:pStyle w:val="Bibliography"/>
      </w:pPr>
      <w:r>
        <w:t xml:space="preserve">53. </w:t>
      </w:r>
      <w:r>
        <w:tab/>
        <w:t>Hartzler RG. Reduction in common milkweed (Asclepias syriaca) occurrence in Iowa cropland from 1999 to 2009. Crop Protection. 2010;29: 1542–1544. doi:10.1016/j.cropro.2010.07.018</w:t>
      </w:r>
    </w:p>
    <w:p w14:paraId="67C7CE8F" w14:textId="77777777" w:rsidR="00B40C6D" w:rsidRDefault="00B40C6D" w:rsidP="0060335E">
      <w:pPr>
        <w:pStyle w:val="Bibliography"/>
      </w:pPr>
      <w:r>
        <w:t xml:space="preserve">54. </w:t>
      </w:r>
      <w:r>
        <w:tab/>
        <w:t>Pleasants JM, Oberhauser KS. Milkweed loss in agricultural fields because of herbicide use: effect on the monarch butterfly population. Insect Conservation and Diversity. 2013;6: 135–144. doi:10.1111/j.1752-4598.2012.00196.x</w:t>
      </w:r>
    </w:p>
    <w:p w14:paraId="774C3AD2" w14:textId="77777777" w:rsidR="00B40C6D" w:rsidRDefault="00B40C6D" w:rsidP="0060335E">
      <w:pPr>
        <w:pStyle w:val="Bibliography"/>
      </w:pPr>
      <w:r>
        <w:t xml:space="preserve">55. </w:t>
      </w:r>
      <w:r>
        <w:tab/>
        <w:t>Zaya DN, Pearse IS, Spyreas G. Long-Term Trends in Midwestern Milkweed Abundances and Their Relevance to Monarch Butterfly Declines. BioScience. 2017;67: 343–356. doi:10.1093/biosci/biw186</w:t>
      </w:r>
    </w:p>
    <w:p w14:paraId="42797DFB" w14:textId="77777777" w:rsidR="00B40C6D" w:rsidRDefault="00B40C6D" w:rsidP="0060335E">
      <w:pPr>
        <w:pStyle w:val="Bibliography"/>
      </w:pPr>
      <w:r>
        <w:t xml:space="preserve">56. </w:t>
      </w:r>
      <w:r>
        <w:tab/>
        <w:t xml:space="preserve">Powles SODSB. Glyphosate-resistant crops and weeds: now and in the future. 2010. </w:t>
      </w:r>
    </w:p>
    <w:p w14:paraId="49E2CB0B" w14:textId="77777777" w:rsidR="00B40C6D" w:rsidRDefault="00B40C6D" w:rsidP="0060335E">
      <w:pPr>
        <w:pStyle w:val="Bibliography"/>
      </w:pPr>
      <w:r>
        <w:t xml:space="preserve">57. </w:t>
      </w:r>
      <w:r>
        <w:tab/>
        <w:t>Baker NT. Estimated annual agricultural pesticide use by crop group for states of the conterminous United States, 1992-2014. National Water Quality Assessment Program. 2017. doi:10.5066/F7NP22KM</w:t>
      </w:r>
    </w:p>
    <w:p w14:paraId="1C943C11" w14:textId="77777777" w:rsidR="00B40C6D" w:rsidRDefault="00B40C6D" w:rsidP="0060335E">
      <w:pPr>
        <w:pStyle w:val="Bibliography"/>
      </w:pPr>
      <w:r>
        <w:t xml:space="preserve">58. </w:t>
      </w:r>
      <w:r>
        <w:tab/>
        <w:t>Saunders SP, Ries L, Oberhauser KS, Thogmartin WE, Zipkin EF. Local and cross-seasonal associations of climate and land use with abundance of monarch butterflies Danaus plexippus. Ecography. 2017; n/a-n/a. doi:10.1111/ecog.02719</w:t>
      </w:r>
    </w:p>
    <w:p w14:paraId="7DD10E32" w14:textId="77777777" w:rsidR="00B40C6D" w:rsidRDefault="00B40C6D" w:rsidP="0060335E">
      <w:pPr>
        <w:pStyle w:val="Bibliography"/>
      </w:pPr>
      <w:r>
        <w:t xml:space="preserve">59. </w:t>
      </w:r>
      <w:r>
        <w:tab/>
        <w:t>Zipkin EF, Ries L, Reeves R, Regetz J, Oberhauser KS. Tracking climate impacts on the migratory monarch butterfly. Glob Change Biol. 2012;18: 3039–3049. doi:10.1111/j.1365-2486.2012.02751.x</w:t>
      </w:r>
    </w:p>
    <w:p w14:paraId="581A92F1" w14:textId="77777777" w:rsidR="00B40C6D" w:rsidRDefault="00B40C6D" w:rsidP="0060335E">
      <w:pPr>
        <w:pStyle w:val="Bibliography"/>
      </w:pPr>
      <w:r>
        <w:lastRenderedPageBreak/>
        <w:t xml:space="preserve">60. </w:t>
      </w:r>
      <w:r>
        <w:tab/>
        <w:t xml:space="preserve">Brower LP, Kust DR, Rendon-Salinas E, Serrano EG, Kust KR, Miller J, et al. Catastrophic winter storm mortality of monarch butterflies in Mexico during January 2002. The Monarch butterfly: biology and conservation. 2004; 151–166. </w:t>
      </w:r>
    </w:p>
    <w:p w14:paraId="0E840E48" w14:textId="77777777" w:rsidR="00B40C6D" w:rsidRDefault="00B40C6D" w:rsidP="0060335E">
      <w:pPr>
        <w:pStyle w:val="Bibliography"/>
      </w:pPr>
      <w:r>
        <w:t xml:space="preserve">61. </w:t>
      </w:r>
      <w:r>
        <w:tab/>
        <w:t>Vidal O, Rendón-Salinas E. Dynamics and trends of overwintering colonies of the monarch butterfly in Mexico. Biological Conservation. 2014;180: 165–175. doi:10.1016/j.biocon.2014.09.041</w:t>
      </w:r>
    </w:p>
    <w:p w14:paraId="7B2494C1" w14:textId="77777777" w:rsidR="00B40C6D" w:rsidRDefault="00B40C6D" w:rsidP="0060335E">
      <w:pPr>
        <w:pStyle w:val="Bibliography"/>
      </w:pPr>
      <w:r>
        <w:t xml:space="preserve">62. </w:t>
      </w:r>
      <w:r>
        <w:tab/>
        <w:t xml:space="preserve">Davis AK, Altizer S. New Perspectives on Monarch Migration, Evolution, and Population Biology. Monarchs in a Changing World: Biology and Conservation of an Iconic Butterfly. 2015; 203. </w:t>
      </w:r>
    </w:p>
    <w:p w14:paraId="456B9D95" w14:textId="77777777" w:rsidR="00B40C6D" w:rsidRDefault="00B40C6D" w:rsidP="0060335E">
      <w:pPr>
        <w:pStyle w:val="Bibliography"/>
      </w:pPr>
      <w:r>
        <w:t xml:space="preserve">63. </w:t>
      </w:r>
      <w:r>
        <w:tab/>
        <w:t>Saunders SP, Ries L, Neupane N, Ramírez MI, García-Serrano E, Rendón-Salinas E, et al. Multiscale seasonal factors drive the size of winter monarch colonies. Proc Natl Acad Sci USA. 2019;116: 8609. doi:10.1073/pnas.1805114116</w:t>
      </w:r>
    </w:p>
    <w:p w14:paraId="4C894581" w14:textId="77777777" w:rsidR="00B40C6D" w:rsidRDefault="00B40C6D" w:rsidP="0060335E">
      <w:pPr>
        <w:pStyle w:val="Bibliography"/>
      </w:pPr>
      <w:r>
        <w:t xml:space="preserve">64. </w:t>
      </w:r>
      <w:r>
        <w:tab/>
        <w:t xml:space="preserve">Abbott KC, Dwyer G. Food Limitation and Insect Outbreaks: Complex Dynamics in Plant-Herbivore Models. Journal of Animal Ecology. 2007;76: 1004–1014. </w:t>
      </w:r>
    </w:p>
    <w:p w14:paraId="3B5B5FEC" w14:textId="26FA6046" w:rsidR="00493C01" w:rsidRDefault="00493C01" w:rsidP="00493C01">
      <w:r w:rsidRPr="004F14C2">
        <w:rPr>
          <w:rFonts w:cstheme="minorHAnsi"/>
        </w:rPr>
        <w:fldChar w:fldCharType="end"/>
      </w:r>
    </w:p>
    <w:p w14:paraId="084A35CA" w14:textId="77777777" w:rsidR="004B55BC" w:rsidRDefault="004B55BC" w:rsidP="00493C01">
      <w:pPr>
        <w:rPr>
          <w:b/>
        </w:rPr>
      </w:pPr>
      <w:r>
        <w:rPr>
          <w:b/>
        </w:rPr>
        <w:t>Supporting Information Legends</w:t>
      </w:r>
    </w:p>
    <w:p w14:paraId="236FFB72" w14:textId="7B32C8BB" w:rsidR="004B55BC" w:rsidRDefault="004B55BC" w:rsidP="00493C01">
      <w:pPr>
        <w:rPr>
          <w:bCs/>
        </w:rPr>
      </w:pPr>
      <w:r>
        <w:rPr>
          <w:bCs/>
        </w:rPr>
        <w:t xml:space="preserve">S1- </w:t>
      </w:r>
      <w:r w:rsidRPr="004B55BC">
        <w:rPr>
          <w:bCs/>
        </w:rPr>
        <w:t>Additional Simulations using AIC for break point selection</w:t>
      </w:r>
    </w:p>
    <w:p w14:paraId="3B7BAA77" w14:textId="4CC824CA" w:rsidR="00493C01" w:rsidRDefault="004B55BC" w:rsidP="00493C01">
      <w:pPr>
        <w:rPr>
          <w:b/>
        </w:rPr>
      </w:pPr>
      <w:r>
        <w:rPr>
          <w:bCs/>
        </w:rPr>
        <w:t xml:space="preserve">S2- </w:t>
      </w:r>
      <w:r w:rsidRPr="004B55BC">
        <w:rPr>
          <w:bCs/>
        </w:rPr>
        <w:t xml:space="preserve">Description of functions used in the Dynamic Shift Detector (DSD) algorithm </w:t>
      </w:r>
      <w:r w:rsidR="00493C01">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Danaus plexippus</w:t>
            </w:r>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Butterfly art by D. Descouens and T.M. Seesey,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rsidSect="00FD1BB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C01"/>
    <w:rsid w:val="000023DD"/>
    <w:rsid w:val="00003E12"/>
    <w:rsid w:val="0000605F"/>
    <w:rsid w:val="00010A3E"/>
    <w:rsid w:val="00011F4A"/>
    <w:rsid w:val="00012721"/>
    <w:rsid w:val="000131C8"/>
    <w:rsid w:val="00015144"/>
    <w:rsid w:val="00017805"/>
    <w:rsid w:val="00017C71"/>
    <w:rsid w:val="000214FC"/>
    <w:rsid w:val="00021AE7"/>
    <w:rsid w:val="000237F7"/>
    <w:rsid w:val="00024214"/>
    <w:rsid w:val="00024339"/>
    <w:rsid w:val="00025960"/>
    <w:rsid w:val="000273D0"/>
    <w:rsid w:val="00035F63"/>
    <w:rsid w:val="00041988"/>
    <w:rsid w:val="00042BE0"/>
    <w:rsid w:val="00043BB8"/>
    <w:rsid w:val="00043D36"/>
    <w:rsid w:val="00050836"/>
    <w:rsid w:val="00055A15"/>
    <w:rsid w:val="00057979"/>
    <w:rsid w:val="000614AC"/>
    <w:rsid w:val="00061F21"/>
    <w:rsid w:val="000621E2"/>
    <w:rsid w:val="00063730"/>
    <w:rsid w:val="00065C4D"/>
    <w:rsid w:val="000673D9"/>
    <w:rsid w:val="0007090F"/>
    <w:rsid w:val="000717E7"/>
    <w:rsid w:val="00075BF1"/>
    <w:rsid w:val="0008703F"/>
    <w:rsid w:val="00087C5D"/>
    <w:rsid w:val="00093F69"/>
    <w:rsid w:val="0009442B"/>
    <w:rsid w:val="000958A0"/>
    <w:rsid w:val="00095A25"/>
    <w:rsid w:val="00095B5C"/>
    <w:rsid w:val="000A26E0"/>
    <w:rsid w:val="000B44D6"/>
    <w:rsid w:val="000B5C2F"/>
    <w:rsid w:val="000C20C0"/>
    <w:rsid w:val="000C3A12"/>
    <w:rsid w:val="000D13AB"/>
    <w:rsid w:val="000D49BB"/>
    <w:rsid w:val="000D58D6"/>
    <w:rsid w:val="000D593E"/>
    <w:rsid w:val="000D5977"/>
    <w:rsid w:val="000D5C16"/>
    <w:rsid w:val="000E006E"/>
    <w:rsid w:val="000E0392"/>
    <w:rsid w:val="000E0DB2"/>
    <w:rsid w:val="000E17DE"/>
    <w:rsid w:val="000E1B39"/>
    <w:rsid w:val="000E5818"/>
    <w:rsid w:val="000F0016"/>
    <w:rsid w:val="000F07D3"/>
    <w:rsid w:val="000F1741"/>
    <w:rsid w:val="000F47B9"/>
    <w:rsid w:val="000F47FB"/>
    <w:rsid w:val="000F5662"/>
    <w:rsid w:val="00100007"/>
    <w:rsid w:val="0010338A"/>
    <w:rsid w:val="001037EE"/>
    <w:rsid w:val="0010648E"/>
    <w:rsid w:val="001074B1"/>
    <w:rsid w:val="00112733"/>
    <w:rsid w:val="0011601F"/>
    <w:rsid w:val="00116502"/>
    <w:rsid w:val="00116590"/>
    <w:rsid w:val="00117610"/>
    <w:rsid w:val="00120697"/>
    <w:rsid w:val="00123B72"/>
    <w:rsid w:val="00125560"/>
    <w:rsid w:val="001301A4"/>
    <w:rsid w:val="001315C9"/>
    <w:rsid w:val="00131A18"/>
    <w:rsid w:val="00132F8B"/>
    <w:rsid w:val="00135C9B"/>
    <w:rsid w:val="00140384"/>
    <w:rsid w:val="00143B07"/>
    <w:rsid w:val="00143F9A"/>
    <w:rsid w:val="00144284"/>
    <w:rsid w:val="001473BA"/>
    <w:rsid w:val="00150E18"/>
    <w:rsid w:val="00151F04"/>
    <w:rsid w:val="001551AA"/>
    <w:rsid w:val="001553C5"/>
    <w:rsid w:val="001558A8"/>
    <w:rsid w:val="001633C0"/>
    <w:rsid w:val="0016400A"/>
    <w:rsid w:val="00166AF9"/>
    <w:rsid w:val="0017338B"/>
    <w:rsid w:val="00174178"/>
    <w:rsid w:val="00175532"/>
    <w:rsid w:val="001757BD"/>
    <w:rsid w:val="00177E86"/>
    <w:rsid w:val="00181FCF"/>
    <w:rsid w:val="00182910"/>
    <w:rsid w:val="00186552"/>
    <w:rsid w:val="00186B4B"/>
    <w:rsid w:val="00186CC9"/>
    <w:rsid w:val="00187CB5"/>
    <w:rsid w:val="00190ABA"/>
    <w:rsid w:val="00195902"/>
    <w:rsid w:val="00195C58"/>
    <w:rsid w:val="001970FF"/>
    <w:rsid w:val="001973A2"/>
    <w:rsid w:val="001A19E1"/>
    <w:rsid w:val="001A3D30"/>
    <w:rsid w:val="001A52FE"/>
    <w:rsid w:val="001A545A"/>
    <w:rsid w:val="001A6921"/>
    <w:rsid w:val="001A760B"/>
    <w:rsid w:val="001A7FA7"/>
    <w:rsid w:val="001B1ECF"/>
    <w:rsid w:val="001B32C0"/>
    <w:rsid w:val="001B613A"/>
    <w:rsid w:val="001B760E"/>
    <w:rsid w:val="001C2001"/>
    <w:rsid w:val="001C26AC"/>
    <w:rsid w:val="001C4368"/>
    <w:rsid w:val="001C490A"/>
    <w:rsid w:val="001C51BB"/>
    <w:rsid w:val="001C7146"/>
    <w:rsid w:val="001C7E9C"/>
    <w:rsid w:val="001D05DA"/>
    <w:rsid w:val="001D0A06"/>
    <w:rsid w:val="001D2528"/>
    <w:rsid w:val="001D2B3E"/>
    <w:rsid w:val="001D32D8"/>
    <w:rsid w:val="001D39B2"/>
    <w:rsid w:val="001D6CFB"/>
    <w:rsid w:val="001E157C"/>
    <w:rsid w:val="001E2375"/>
    <w:rsid w:val="001E3C25"/>
    <w:rsid w:val="001E53E2"/>
    <w:rsid w:val="001E66C2"/>
    <w:rsid w:val="001F39A1"/>
    <w:rsid w:val="001F3AD1"/>
    <w:rsid w:val="001F7C7C"/>
    <w:rsid w:val="00201630"/>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27A26"/>
    <w:rsid w:val="00230559"/>
    <w:rsid w:val="002306B7"/>
    <w:rsid w:val="00233968"/>
    <w:rsid w:val="00237880"/>
    <w:rsid w:val="00237F62"/>
    <w:rsid w:val="002424E7"/>
    <w:rsid w:val="0024317D"/>
    <w:rsid w:val="00243793"/>
    <w:rsid w:val="00243D17"/>
    <w:rsid w:val="0024464F"/>
    <w:rsid w:val="00246C86"/>
    <w:rsid w:val="002470E2"/>
    <w:rsid w:val="00247AF9"/>
    <w:rsid w:val="00253218"/>
    <w:rsid w:val="00253E75"/>
    <w:rsid w:val="0025408B"/>
    <w:rsid w:val="0025536D"/>
    <w:rsid w:val="00260D38"/>
    <w:rsid w:val="00261897"/>
    <w:rsid w:val="00263647"/>
    <w:rsid w:val="00266869"/>
    <w:rsid w:val="002679C0"/>
    <w:rsid w:val="00270075"/>
    <w:rsid w:val="002708D5"/>
    <w:rsid w:val="00271994"/>
    <w:rsid w:val="0027292D"/>
    <w:rsid w:val="002738A0"/>
    <w:rsid w:val="0027575D"/>
    <w:rsid w:val="00276344"/>
    <w:rsid w:val="00277E44"/>
    <w:rsid w:val="00281B1C"/>
    <w:rsid w:val="00283371"/>
    <w:rsid w:val="00286119"/>
    <w:rsid w:val="00287FAF"/>
    <w:rsid w:val="002907A7"/>
    <w:rsid w:val="00292601"/>
    <w:rsid w:val="00292760"/>
    <w:rsid w:val="00293143"/>
    <w:rsid w:val="00294C9B"/>
    <w:rsid w:val="0029724D"/>
    <w:rsid w:val="002A351E"/>
    <w:rsid w:val="002A6031"/>
    <w:rsid w:val="002A6CBA"/>
    <w:rsid w:val="002A6F05"/>
    <w:rsid w:val="002A75AC"/>
    <w:rsid w:val="002B095E"/>
    <w:rsid w:val="002B66A4"/>
    <w:rsid w:val="002B67A2"/>
    <w:rsid w:val="002B7BB1"/>
    <w:rsid w:val="002C017B"/>
    <w:rsid w:val="002C0AA1"/>
    <w:rsid w:val="002C3E17"/>
    <w:rsid w:val="002C6A8E"/>
    <w:rsid w:val="002C6CA6"/>
    <w:rsid w:val="002C754D"/>
    <w:rsid w:val="002D019F"/>
    <w:rsid w:val="002D4506"/>
    <w:rsid w:val="002D5345"/>
    <w:rsid w:val="002D7E30"/>
    <w:rsid w:val="002E5868"/>
    <w:rsid w:val="002F3152"/>
    <w:rsid w:val="003020A3"/>
    <w:rsid w:val="0030272C"/>
    <w:rsid w:val="00302827"/>
    <w:rsid w:val="00304898"/>
    <w:rsid w:val="0030515D"/>
    <w:rsid w:val="00312392"/>
    <w:rsid w:val="0031435D"/>
    <w:rsid w:val="003169BE"/>
    <w:rsid w:val="00321CA9"/>
    <w:rsid w:val="003233E8"/>
    <w:rsid w:val="00324546"/>
    <w:rsid w:val="00324AC6"/>
    <w:rsid w:val="00325D46"/>
    <w:rsid w:val="003262F1"/>
    <w:rsid w:val="00326A78"/>
    <w:rsid w:val="00326BE6"/>
    <w:rsid w:val="00327911"/>
    <w:rsid w:val="00327C5D"/>
    <w:rsid w:val="00330615"/>
    <w:rsid w:val="00332252"/>
    <w:rsid w:val="0033282B"/>
    <w:rsid w:val="003403FF"/>
    <w:rsid w:val="0034256C"/>
    <w:rsid w:val="00342D01"/>
    <w:rsid w:val="0035645D"/>
    <w:rsid w:val="00360C2B"/>
    <w:rsid w:val="0036101F"/>
    <w:rsid w:val="003620FF"/>
    <w:rsid w:val="00363EB3"/>
    <w:rsid w:val="00364485"/>
    <w:rsid w:val="00364F78"/>
    <w:rsid w:val="00365572"/>
    <w:rsid w:val="0037042E"/>
    <w:rsid w:val="00370729"/>
    <w:rsid w:val="00373A3C"/>
    <w:rsid w:val="00373BEC"/>
    <w:rsid w:val="00374EC7"/>
    <w:rsid w:val="003767CE"/>
    <w:rsid w:val="0038108B"/>
    <w:rsid w:val="00384D02"/>
    <w:rsid w:val="003913B1"/>
    <w:rsid w:val="00391457"/>
    <w:rsid w:val="003917B9"/>
    <w:rsid w:val="00393AA6"/>
    <w:rsid w:val="003950F3"/>
    <w:rsid w:val="0039708F"/>
    <w:rsid w:val="003A0EFE"/>
    <w:rsid w:val="003A33D5"/>
    <w:rsid w:val="003A3FC2"/>
    <w:rsid w:val="003A4850"/>
    <w:rsid w:val="003A4ED0"/>
    <w:rsid w:val="003B047C"/>
    <w:rsid w:val="003B069C"/>
    <w:rsid w:val="003B2DF9"/>
    <w:rsid w:val="003B4E5F"/>
    <w:rsid w:val="003C0B39"/>
    <w:rsid w:val="003C2770"/>
    <w:rsid w:val="003C536C"/>
    <w:rsid w:val="003C6F36"/>
    <w:rsid w:val="003D01F5"/>
    <w:rsid w:val="003D2F73"/>
    <w:rsid w:val="003D53A6"/>
    <w:rsid w:val="003D6876"/>
    <w:rsid w:val="003D6BFD"/>
    <w:rsid w:val="003D6D2A"/>
    <w:rsid w:val="003D7AC7"/>
    <w:rsid w:val="003D7B3C"/>
    <w:rsid w:val="003E19B5"/>
    <w:rsid w:val="003E334F"/>
    <w:rsid w:val="003E5288"/>
    <w:rsid w:val="003E73A6"/>
    <w:rsid w:val="003F1967"/>
    <w:rsid w:val="003F34F4"/>
    <w:rsid w:val="003F46C3"/>
    <w:rsid w:val="003F728A"/>
    <w:rsid w:val="004009BA"/>
    <w:rsid w:val="00400E52"/>
    <w:rsid w:val="00401501"/>
    <w:rsid w:val="00401E47"/>
    <w:rsid w:val="004040FC"/>
    <w:rsid w:val="00404866"/>
    <w:rsid w:val="004049B6"/>
    <w:rsid w:val="00406C0D"/>
    <w:rsid w:val="00406D68"/>
    <w:rsid w:val="00407B2F"/>
    <w:rsid w:val="00411045"/>
    <w:rsid w:val="00411150"/>
    <w:rsid w:val="00411D38"/>
    <w:rsid w:val="004122DC"/>
    <w:rsid w:val="00413987"/>
    <w:rsid w:val="00413E42"/>
    <w:rsid w:val="00417B9D"/>
    <w:rsid w:val="00420D43"/>
    <w:rsid w:val="00421901"/>
    <w:rsid w:val="00424B37"/>
    <w:rsid w:val="0042590C"/>
    <w:rsid w:val="00426DF5"/>
    <w:rsid w:val="0042715D"/>
    <w:rsid w:val="00427B15"/>
    <w:rsid w:val="0043141D"/>
    <w:rsid w:val="00432AAE"/>
    <w:rsid w:val="0043659E"/>
    <w:rsid w:val="00437466"/>
    <w:rsid w:val="004422F7"/>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49DA"/>
    <w:rsid w:val="004877BD"/>
    <w:rsid w:val="004903CF"/>
    <w:rsid w:val="00493C01"/>
    <w:rsid w:val="00494B44"/>
    <w:rsid w:val="00496204"/>
    <w:rsid w:val="00496605"/>
    <w:rsid w:val="004967F1"/>
    <w:rsid w:val="0049736E"/>
    <w:rsid w:val="004A0459"/>
    <w:rsid w:val="004A6E9C"/>
    <w:rsid w:val="004B0EF8"/>
    <w:rsid w:val="004B1D0D"/>
    <w:rsid w:val="004B2610"/>
    <w:rsid w:val="004B4314"/>
    <w:rsid w:val="004B55BC"/>
    <w:rsid w:val="004B6859"/>
    <w:rsid w:val="004B76BC"/>
    <w:rsid w:val="004C12E1"/>
    <w:rsid w:val="004C1499"/>
    <w:rsid w:val="004C3238"/>
    <w:rsid w:val="004C3B3A"/>
    <w:rsid w:val="004C412B"/>
    <w:rsid w:val="004C7707"/>
    <w:rsid w:val="004D1094"/>
    <w:rsid w:val="004D3CDC"/>
    <w:rsid w:val="004D3D6B"/>
    <w:rsid w:val="004D580B"/>
    <w:rsid w:val="004D5BB6"/>
    <w:rsid w:val="004D5D80"/>
    <w:rsid w:val="004E1275"/>
    <w:rsid w:val="004E6528"/>
    <w:rsid w:val="004F071B"/>
    <w:rsid w:val="004F0C58"/>
    <w:rsid w:val="004F0FD9"/>
    <w:rsid w:val="004F14C2"/>
    <w:rsid w:val="004F280C"/>
    <w:rsid w:val="004F451E"/>
    <w:rsid w:val="004F7957"/>
    <w:rsid w:val="005000CD"/>
    <w:rsid w:val="005007B1"/>
    <w:rsid w:val="00500C12"/>
    <w:rsid w:val="005013D2"/>
    <w:rsid w:val="00501FBD"/>
    <w:rsid w:val="00502B7C"/>
    <w:rsid w:val="00504AE4"/>
    <w:rsid w:val="0050582C"/>
    <w:rsid w:val="005075B3"/>
    <w:rsid w:val="00527036"/>
    <w:rsid w:val="00533727"/>
    <w:rsid w:val="00533CCD"/>
    <w:rsid w:val="005359A1"/>
    <w:rsid w:val="00536B14"/>
    <w:rsid w:val="0054095B"/>
    <w:rsid w:val="0054154E"/>
    <w:rsid w:val="0054567B"/>
    <w:rsid w:val="005461B5"/>
    <w:rsid w:val="00550270"/>
    <w:rsid w:val="00550AF2"/>
    <w:rsid w:val="0055167C"/>
    <w:rsid w:val="00553C76"/>
    <w:rsid w:val="00555A25"/>
    <w:rsid w:val="00556E23"/>
    <w:rsid w:val="00556F41"/>
    <w:rsid w:val="0055724E"/>
    <w:rsid w:val="00557DB0"/>
    <w:rsid w:val="0056286C"/>
    <w:rsid w:val="00562B91"/>
    <w:rsid w:val="005670B0"/>
    <w:rsid w:val="005724AC"/>
    <w:rsid w:val="00572659"/>
    <w:rsid w:val="00575692"/>
    <w:rsid w:val="00577BF7"/>
    <w:rsid w:val="005907DA"/>
    <w:rsid w:val="00591134"/>
    <w:rsid w:val="005915A2"/>
    <w:rsid w:val="00592C39"/>
    <w:rsid w:val="005932CA"/>
    <w:rsid w:val="00593A58"/>
    <w:rsid w:val="005963D7"/>
    <w:rsid w:val="005A0724"/>
    <w:rsid w:val="005A1249"/>
    <w:rsid w:val="005A29D9"/>
    <w:rsid w:val="005A4432"/>
    <w:rsid w:val="005B0DC9"/>
    <w:rsid w:val="005B14A5"/>
    <w:rsid w:val="005B27D1"/>
    <w:rsid w:val="005B3F54"/>
    <w:rsid w:val="005B4BD9"/>
    <w:rsid w:val="005C0C19"/>
    <w:rsid w:val="005C1930"/>
    <w:rsid w:val="005C5E4E"/>
    <w:rsid w:val="005C75CC"/>
    <w:rsid w:val="005C7D5E"/>
    <w:rsid w:val="005D332F"/>
    <w:rsid w:val="005D642A"/>
    <w:rsid w:val="005D6BD3"/>
    <w:rsid w:val="005D7105"/>
    <w:rsid w:val="005E068A"/>
    <w:rsid w:val="005E180B"/>
    <w:rsid w:val="005E1968"/>
    <w:rsid w:val="005E245C"/>
    <w:rsid w:val="005E2481"/>
    <w:rsid w:val="005E3FDA"/>
    <w:rsid w:val="005E6B5F"/>
    <w:rsid w:val="005F126A"/>
    <w:rsid w:val="005F50BE"/>
    <w:rsid w:val="005F74F8"/>
    <w:rsid w:val="005F7CD2"/>
    <w:rsid w:val="00601E16"/>
    <w:rsid w:val="0060335E"/>
    <w:rsid w:val="00604882"/>
    <w:rsid w:val="0060493D"/>
    <w:rsid w:val="00611766"/>
    <w:rsid w:val="00612699"/>
    <w:rsid w:val="00613AC8"/>
    <w:rsid w:val="00615644"/>
    <w:rsid w:val="00620541"/>
    <w:rsid w:val="00624181"/>
    <w:rsid w:val="00624818"/>
    <w:rsid w:val="00624BAD"/>
    <w:rsid w:val="0062727D"/>
    <w:rsid w:val="00627D6D"/>
    <w:rsid w:val="00633F37"/>
    <w:rsid w:val="006350AB"/>
    <w:rsid w:val="00635211"/>
    <w:rsid w:val="006373C0"/>
    <w:rsid w:val="0064292B"/>
    <w:rsid w:val="006467C5"/>
    <w:rsid w:val="0064784F"/>
    <w:rsid w:val="00647F76"/>
    <w:rsid w:val="006502ED"/>
    <w:rsid w:val="00651227"/>
    <w:rsid w:val="0065187C"/>
    <w:rsid w:val="00651A63"/>
    <w:rsid w:val="00652682"/>
    <w:rsid w:val="0065335B"/>
    <w:rsid w:val="006556DD"/>
    <w:rsid w:val="006568B9"/>
    <w:rsid w:val="00657F11"/>
    <w:rsid w:val="006609CE"/>
    <w:rsid w:val="00662F03"/>
    <w:rsid w:val="00676429"/>
    <w:rsid w:val="00677382"/>
    <w:rsid w:val="00680FA3"/>
    <w:rsid w:val="00681A31"/>
    <w:rsid w:val="00682C97"/>
    <w:rsid w:val="006841EB"/>
    <w:rsid w:val="00686B1E"/>
    <w:rsid w:val="00686B9F"/>
    <w:rsid w:val="00686F95"/>
    <w:rsid w:val="00690712"/>
    <w:rsid w:val="006915CD"/>
    <w:rsid w:val="006947D1"/>
    <w:rsid w:val="00695144"/>
    <w:rsid w:val="0069540F"/>
    <w:rsid w:val="00697843"/>
    <w:rsid w:val="006A2C0D"/>
    <w:rsid w:val="006A6155"/>
    <w:rsid w:val="006A724C"/>
    <w:rsid w:val="006A75CA"/>
    <w:rsid w:val="006B0322"/>
    <w:rsid w:val="006B22D8"/>
    <w:rsid w:val="006B2588"/>
    <w:rsid w:val="006B32DF"/>
    <w:rsid w:val="006B3E8D"/>
    <w:rsid w:val="006B4D08"/>
    <w:rsid w:val="006B72C6"/>
    <w:rsid w:val="006B7574"/>
    <w:rsid w:val="006B77C0"/>
    <w:rsid w:val="006C0EE1"/>
    <w:rsid w:val="006C1DBB"/>
    <w:rsid w:val="006C2F48"/>
    <w:rsid w:val="006C4251"/>
    <w:rsid w:val="006C754D"/>
    <w:rsid w:val="006D031D"/>
    <w:rsid w:val="006D2307"/>
    <w:rsid w:val="006D3C93"/>
    <w:rsid w:val="006D54AC"/>
    <w:rsid w:val="006E21FB"/>
    <w:rsid w:val="006E4416"/>
    <w:rsid w:val="006E5956"/>
    <w:rsid w:val="006E5B2F"/>
    <w:rsid w:val="006E66BA"/>
    <w:rsid w:val="006E7312"/>
    <w:rsid w:val="006F3740"/>
    <w:rsid w:val="006F5322"/>
    <w:rsid w:val="006F6D26"/>
    <w:rsid w:val="006F732C"/>
    <w:rsid w:val="006F7B30"/>
    <w:rsid w:val="00700FB5"/>
    <w:rsid w:val="0070423E"/>
    <w:rsid w:val="00705548"/>
    <w:rsid w:val="00710ED4"/>
    <w:rsid w:val="007115A6"/>
    <w:rsid w:val="00713A23"/>
    <w:rsid w:val="00716B3A"/>
    <w:rsid w:val="00716CE7"/>
    <w:rsid w:val="00717CE1"/>
    <w:rsid w:val="007212B3"/>
    <w:rsid w:val="00721951"/>
    <w:rsid w:val="0072300F"/>
    <w:rsid w:val="0072440B"/>
    <w:rsid w:val="0072442B"/>
    <w:rsid w:val="00730AE3"/>
    <w:rsid w:val="007348EC"/>
    <w:rsid w:val="007353CA"/>
    <w:rsid w:val="00735F94"/>
    <w:rsid w:val="007370A4"/>
    <w:rsid w:val="007413B7"/>
    <w:rsid w:val="007422AB"/>
    <w:rsid w:val="00746D2F"/>
    <w:rsid w:val="0074777A"/>
    <w:rsid w:val="00747EC5"/>
    <w:rsid w:val="00751000"/>
    <w:rsid w:val="007519E2"/>
    <w:rsid w:val="0075440D"/>
    <w:rsid w:val="00757994"/>
    <w:rsid w:val="00761009"/>
    <w:rsid w:val="00762808"/>
    <w:rsid w:val="0076555D"/>
    <w:rsid w:val="007677E9"/>
    <w:rsid w:val="00767BCD"/>
    <w:rsid w:val="00767E4D"/>
    <w:rsid w:val="007707AA"/>
    <w:rsid w:val="00772675"/>
    <w:rsid w:val="00776359"/>
    <w:rsid w:val="00784564"/>
    <w:rsid w:val="00785091"/>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1D38"/>
    <w:rsid w:val="007D35BB"/>
    <w:rsid w:val="007D499F"/>
    <w:rsid w:val="007D571F"/>
    <w:rsid w:val="007D78F2"/>
    <w:rsid w:val="007E3CAF"/>
    <w:rsid w:val="007F1C7F"/>
    <w:rsid w:val="007F377A"/>
    <w:rsid w:val="007F3F69"/>
    <w:rsid w:val="007F3FEA"/>
    <w:rsid w:val="007F4D5A"/>
    <w:rsid w:val="007F54B8"/>
    <w:rsid w:val="007F577C"/>
    <w:rsid w:val="007F653E"/>
    <w:rsid w:val="008032E9"/>
    <w:rsid w:val="00804469"/>
    <w:rsid w:val="00806F35"/>
    <w:rsid w:val="0080743E"/>
    <w:rsid w:val="00812DF3"/>
    <w:rsid w:val="00815539"/>
    <w:rsid w:val="00822D4A"/>
    <w:rsid w:val="008257D3"/>
    <w:rsid w:val="00834911"/>
    <w:rsid w:val="00837331"/>
    <w:rsid w:val="00837681"/>
    <w:rsid w:val="008450B4"/>
    <w:rsid w:val="00845569"/>
    <w:rsid w:val="0084777E"/>
    <w:rsid w:val="00851412"/>
    <w:rsid w:val="008515BA"/>
    <w:rsid w:val="00851E76"/>
    <w:rsid w:val="00855061"/>
    <w:rsid w:val="00860740"/>
    <w:rsid w:val="008671DE"/>
    <w:rsid w:val="00867651"/>
    <w:rsid w:val="00872323"/>
    <w:rsid w:val="008724B5"/>
    <w:rsid w:val="0087290C"/>
    <w:rsid w:val="00873DC1"/>
    <w:rsid w:val="0087591E"/>
    <w:rsid w:val="008828ED"/>
    <w:rsid w:val="00883221"/>
    <w:rsid w:val="00894162"/>
    <w:rsid w:val="00895515"/>
    <w:rsid w:val="0089718D"/>
    <w:rsid w:val="008A3F76"/>
    <w:rsid w:val="008A4D46"/>
    <w:rsid w:val="008B4743"/>
    <w:rsid w:val="008B4B47"/>
    <w:rsid w:val="008C0FC7"/>
    <w:rsid w:val="008C1707"/>
    <w:rsid w:val="008C1B61"/>
    <w:rsid w:val="008C1F48"/>
    <w:rsid w:val="008C369E"/>
    <w:rsid w:val="008C3FA2"/>
    <w:rsid w:val="008C5304"/>
    <w:rsid w:val="008C5F40"/>
    <w:rsid w:val="008C63B2"/>
    <w:rsid w:val="008D5DD0"/>
    <w:rsid w:val="008D6EF9"/>
    <w:rsid w:val="008E1411"/>
    <w:rsid w:val="008E41EA"/>
    <w:rsid w:val="008E4F33"/>
    <w:rsid w:val="008E67BE"/>
    <w:rsid w:val="008E7FB1"/>
    <w:rsid w:val="008F32E7"/>
    <w:rsid w:val="008F5ABE"/>
    <w:rsid w:val="008F7A31"/>
    <w:rsid w:val="008F7A8F"/>
    <w:rsid w:val="009010E6"/>
    <w:rsid w:val="009013FB"/>
    <w:rsid w:val="00901C2D"/>
    <w:rsid w:val="00902F3B"/>
    <w:rsid w:val="0090358B"/>
    <w:rsid w:val="009067C9"/>
    <w:rsid w:val="009106F5"/>
    <w:rsid w:val="00910CDD"/>
    <w:rsid w:val="00913421"/>
    <w:rsid w:val="00920A86"/>
    <w:rsid w:val="00923428"/>
    <w:rsid w:val="0092388E"/>
    <w:rsid w:val="00926534"/>
    <w:rsid w:val="00930C77"/>
    <w:rsid w:val="009314CC"/>
    <w:rsid w:val="00932421"/>
    <w:rsid w:val="009325B0"/>
    <w:rsid w:val="0094324E"/>
    <w:rsid w:val="00943259"/>
    <w:rsid w:val="00943A8D"/>
    <w:rsid w:val="009447EA"/>
    <w:rsid w:val="00950939"/>
    <w:rsid w:val="009536A9"/>
    <w:rsid w:val="00953A7F"/>
    <w:rsid w:val="00961825"/>
    <w:rsid w:val="00964ECA"/>
    <w:rsid w:val="0096628D"/>
    <w:rsid w:val="00972229"/>
    <w:rsid w:val="00973569"/>
    <w:rsid w:val="00977866"/>
    <w:rsid w:val="00980634"/>
    <w:rsid w:val="00984F64"/>
    <w:rsid w:val="00985376"/>
    <w:rsid w:val="00991BEE"/>
    <w:rsid w:val="009947A4"/>
    <w:rsid w:val="00996313"/>
    <w:rsid w:val="00997D87"/>
    <w:rsid w:val="009A0B2F"/>
    <w:rsid w:val="009A52BF"/>
    <w:rsid w:val="009A584F"/>
    <w:rsid w:val="009B08ED"/>
    <w:rsid w:val="009B0DC0"/>
    <w:rsid w:val="009B1D14"/>
    <w:rsid w:val="009B653D"/>
    <w:rsid w:val="009C0978"/>
    <w:rsid w:val="009C3D6D"/>
    <w:rsid w:val="009C5410"/>
    <w:rsid w:val="009D12AF"/>
    <w:rsid w:val="009D70CC"/>
    <w:rsid w:val="009E53F7"/>
    <w:rsid w:val="009F4A1A"/>
    <w:rsid w:val="009F7C47"/>
    <w:rsid w:val="00A001CE"/>
    <w:rsid w:val="00A02528"/>
    <w:rsid w:val="00A06148"/>
    <w:rsid w:val="00A07AF3"/>
    <w:rsid w:val="00A114E2"/>
    <w:rsid w:val="00A176DE"/>
    <w:rsid w:val="00A2025D"/>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63C5"/>
    <w:rsid w:val="00A56546"/>
    <w:rsid w:val="00A56F97"/>
    <w:rsid w:val="00A57DBA"/>
    <w:rsid w:val="00A601EA"/>
    <w:rsid w:val="00A629D1"/>
    <w:rsid w:val="00A633EC"/>
    <w:rsid w:val="00A64C06"/>
    <w:rsid w:val="00A64DC2"/>
    <w:rsid w:val="00A6530C"/>
    <w:rsid w:val="00A6546C"/>
    <w:rsid w:val="00A65AEE"/>
    <w:rsid w:val="00A666CD"/>
    <w:rsid w:val="00A74925"/>
    <w:rsid w:val="00A81D0C"/>
    <w:rsid w:val="00A83E7C"/>
    <w:rsid w:val="00A87854"/>
    <w:rsid w:val="00A87F7E"/>
    <w:rsid w:val="00A9122A"/>
    <w:rsid w:val="00A94B88"/>
    <w:rsid w:val="00A94D78"/>
    <w:rsid w:val="00A95FE8"/>
    <w:rsid w:val="00A96C7D"/>
    <w:rsid w:val="00A96EC1"/>
    <w:rsid w:val="00A974B2"/>
    <w:rsid w:val="00AA1678"/>
    <w:rsid w:val="00AA5698"/>
    <w:rsid w:val="00AB1F88"/>
    <w:rsid w:val="00AB2723"/>
    <w:rsid w:val="00AB313E"/>
    <w:rsid w:val="00AB3869"/>
    <w:rsid w:val="00AC0040"/>
    <w:rsid w:val="00AC02B9"/>
    <w:rsid w:val="00AC1C3B"/>
    <w:rsid w:val="00AC237C"/>
    <w:rsid w:val="00AC2B6F"/>
    <w:rsid w:val="00AC5574"/>
    <w:rsid w:val="00AC75D1"/>
    <w:rsid w:val="00AC7A29"/>
    <w:rsid w:val="00AD005B"/>
    <w:rsid w:val="00AD1673"/>
    <w:rsid w:val="00AD6EBB"/>
    <w:rsid w:val="00AD72F0"/>
    <w:rsid w:val="00AE4AB8"/>
    <w:rsid w:val="00AE589E"/>
    <w:rsid w:val="00AE67DF"/>
    <w:rsid w:val="00AE7F6D"/>
    <w:rsid w:val="00AF0366"/>
    <w:rsid w:val="00AF4219"/>
    <w:rsid w:val="00AF4CA7"/>
    <w:rsid w:val="00AF656B"/>
    <w:rsid w:val="00AF7619"/>
    <w:rsid w:val="00B00CF8"/>
    <w:rsid w:val="00B05612"/>
    <w:rsid w:val="00B0638A"/>
    <w:rsid w:val="00B0730D"/>
    <w:rsid w:val="00B103FD"/>
    <w:rsid w:val="00B13AC9"/>
    <w:rsid w:val="00B1554A"/>
    <w:rsid w:val="00B1615F"/>
    <w:rsid w:val="00B167B4"/>
    <w:rsid w:val="00B1763E"/>
    <w:rsid w:val="00B2140E"/>
    <w:rsid w:val="00B2185B"/>
    <w:rsid w:val="00B26D13"/>
    <w:rsid w:val="00B30A16"/>
    <w:rsid w:val="00B30F42"/>
    <w:rsid w:val="00B31222"/>
    <w:rsid w:val="00B316F6"/>
    <w:rsid w:val="00B321C6"/>
    <w:rsid w:val="00B346F0"/>
    <w:rsid w:val="00B34734"/>
    <w:rsid w:val="00B35270"/>
    <w:rsid w:val="00B36E6D"/>
    <w:rsid w:val="00B40C6D"/>
    <w:rsid w:val="00B4124F"/>
    <w:rsid w:val="00B427A9"/>
    <w:rsid w:val="00B46E97"/>
    <w:rsid w:val="00B47301"/>
    <w:rsid w:val="00B53716"/>
    <w:rsid w:val="00B54863"/>
    <w:rsid w:val="00B56420"/>
    <w:rsid w:val="00B63D41"/>
    <w:rsid w:val="00B66425"/>
    <w:rsid w:val="00B71576"/>
    <w:rsid w:val="00B71B41"/>
    <w:rsid w:val="00B73965"/>
    <w:rsid w:val="00B74773"/>
    <w:rsid w:val="00B75363"/>
    <w:rsid w:val="00B7634E"/>
    <w:rsid w:val="00B77DD0"/>
    <w:rsid w:val="00B80599"/>
    <w:rsid w:val="00B8189A"/>
    <w:rsid w:val="00B840B2"/>
    <w:rsid w:val="00B850F0"/>
    <w:rsid w:val="00B853B2"/>
    <w:rsid w:val="00B85863"/>
    <w:rsid w:val="00B8661F"/>
    <w:rsid w:val="00B8782E"/>
    <w:rsid w:val="00B87E3A"/>
    <w:rsid w:val="00B909F7"/>
    <w:rsid w:val="00B90E4C"/>
    <w:rsid w:val="00B91CA4"/>
    <w:rsid w:val="00B923C9"/>
    <w:rsid w:val="00B92D42"/>
    <w:rsid w:val="00B93DBC"/>
    <w:rsid w:val="00B9463C"/>
    <w:rsid w:val="00B9502C"/>
    <w:rsid w:val="00B964A2"/>
    <w:rsid w:val="00BA1167"/>
    <w:rsid w:val="00BA2C10"/>
    <w:rsid w:val="00BA2F66"/>
    <w:rsid w:val="00BA3B40"/>
    <w:rsid w:val="00BA54A1"/>
    <w:rsid w:val="00BA5E09"/>
    <w:rsid w:val="00BB19E6"/>
    <w:rsid w:val="00BB26F4"/>
    <w:rsid w:val="00BB4890"/>
    <w:rsid w:val="00BB4B04"/>
    <w:rsid w:val="00BB4F36"/>
    <w:rsid w:val="00BB5C7E"/>
    <w:rsid w:val="00BB6604"/>
    <w:rsid w:val="00BC07CC"/>
    <w:rsid w:val="00BC0B66"/>
    <w:rsid w:val="00BC0F8C"/>
    <w:rsid w:val="00BC2890"/>
    <w:rsid w:val="00BC4624"/>
    <w:rsid w:val="00BC46AB"/>
    <w:rsid w:val="00BC5E36"/>
    <w:rsid w:val="00BC62D0"/>
    <w:rsid w:val="00BC706E"/>
    <w:rsid w:val="00BC76EF"/>
    <w:rsid w:val="00BD0EFE"/>
    <w:rsid w:val="00BD5B39"/>
    <w:rsid w:val="00BE348A"/>
    <w:rsid w:val="00BE662A"/>
    <w:rsid w:val="00BE7479"/>
    <w:rsid w:val="00BF0818"/>
    <w:rsid w:val="00BF3876"/>
    <w:rsid w:val="00BF5493"/>
    <w:rsid w:val="00BF55CB"/>
    <w:rsid w:val="00BF65F0"/>
    <w:rsid w:val="00BF7112"/>
    <w:rsid w:val="00C00F9B"/>
    <w:rsid w:val="00C01703"/>
    <w:rsid w:val="00C050F2"/>
    <w:rsid w:val="00C05CDA"/>
    <w:rsid w:val="00C10661"/>
    <w:rsid w:val="00C10D0C"/>
    <w:rsid w:val="00C11D6F"/>
    <w:rsid w:val="00C1333E"/>
    <w:rsid w:val="00C14920"/>
    <w:rsid w:val="00C1765A"/>
    <w:rsid w:val="00C179E2"/>
    <w:rsid w:val="00C2023E"/>
    <w:rsid w:val="00C2342F"/>
    <w:rsid w:val="00C25022"/>
    <w:rsid w:val="00C270DB"/>
    <w:rsid w:val="00C31A54"/>
    <w:rsid w:val="00C31C78"/>
    <w:rsid w:val="00C32614"/>
    <w:rsid w:val="00C3376D"/>
    <w:rsid w:val="00C37458"/>
    <w:rsid w:val="00C408FF"/>
    <w:rsid w:val="00C51B55"/>
    <w:rsid w:val="00C5221E"/>
    <w:rsid w:val="00C536EB"/>
    <w:rsid w:val="00C56CCC"/>
    <w:rsid w:val="00C57040"/>
    <w:rsid w:val="00C57D32"/>
    <w:rsid w:val="00C61BA5"/>
    <w:rsid w:val="00C61E8D"/>
    <w:rsid w:val="00C64C9C"/>
    <w:rsid w:val="00C67276"/>
    <w:rsid w:val="00C70112"/>
    <w:rsid w:val="00C72A00"/>
    <w:rsid w:val="00C75419"/>
    <w:rsid w:val="00C77761"/>
    <w:rsid w:val="00C77AB5"/>
    <w:rsid w:val="00C81B79"/>
    <w:rsid w:val="00C8364A"/>
    <w:rsid w:val="00C843F2"/>
    <w:rsid w:val="00C85427"/>
    <w:rsid w:val="00C911E9"/>
    <w:rsid w:val="00C91D43"/>
    <w:rsid w:val="00C9597E"/>
    <w:rsid w:val="00C979A1"/>
    <w:rsid w:val="00CA022F"/>
    <w:rsid w:val="00CA2870"/>
    <w:rsid w:val="00CA2C6A"/>
    <w:rsid w:val="00CA3189"/>
    <w:rsid w:val="00CA4FC2"/>
    <w:rsid w:val="00CA61B2"/>
    <w:rsid w:val="00CA6A06"/>
    <w:rsid w:val="00CA7CE4"/>
    <w:rsid w:val="00CB1F2B"/>
    <w:rsid w:val="00CB2BA2"/>
    <w:rsid w:val="00CB4167"/>
    <w:rsid w:val="00CB55B4"/>
    <w:rsid w:val="00CB7EEE"/>
    <w:rsid w:val="00CC0E99"/>
    <w:rsid w:val="00CC48AC"/>
    <w:rsid w:val="00CC5C18"/>
    <w:rsid w:val="00CD5044"/>
    <w:rsid w:val="00CD5E15"/>
    <w:rsid w:val="00CE06FA"/>
    <w:rsid w:val="00CE0BA8"/>
    <w:rsid w:val="00CE34E0"/>
    <w:rsid w:val="00CE50E3"/>
    <w:rsid w:val="00CE706B"/>
    <w:rsid w:val="00CE713E"/>
    <w:rsid w:val="00CF1B74"/>
    <w:rsid w:val="00CF6656"/>
    <w:rsid w:val="00CF6EED"/>
    <w:rsid w:val="00D01F3C"/>
    <w:rsid w:val="00D0344A"/>
    <w:rsid w:val="00D05823"/>
    <w:rsid w:val="00D0657E"/>
    <w:rsid w:val="00D07009"/>
    <w:rsid w:val="00D12B05"/>
    <w:rsid w:val="00D13EA5"/>
    <w:rsid w:val="00D20FC8"/>
    <w:rsid w:val="00D211B0"/>
    <w:rsid w:val="00D2484B"/>
    <w:rsid w:val="00D24EDB"/>
    <w:rsid w:val="00D31F3F"/>
    <w:rsid w:val="00D33A6B"/>
    <w:rsid w:val="00D3502F"/>
    <w:rsid w:val="00D3588B"/>
    <w:rsid w:val="00D372EC"/>
    <w:rsid w:val="00D40D25"/>
    <w:rsid w:val="00D43CC0"/>
    <w:rsid w:val="00D44E45"/>
    <w:rsid w:val="00D461A7"/>
    <w:rsid w:val="00D46A63"/>
    <w:rsid w:val="00D4724F"/>
    <w:rsid w:val="00D55000"/>
    <w:rsid w:val="00D55881"/>
    <w:rsid w:val="00D55E7A"/>
    <w:rsid w:val="00D56B03"/>
    <w:rsid w:val="00D57116"/>
    <w:rsid w:val="00D6341E"/>
    <w:rsid w:val="00D66BA9"/>
    <w:rsid w:val="00D712B6"/>
    <w:rsid w:val="00D724DD"/>
    <w:rsid w:val="00D742AD"/>
    <w:rsid w:val="00D74F97"/>
    <w:rsid w:val="00D7636F"/>
    <w:rsid w:val="00D80918"/>
    <w:rsid w:val="00D83939"/>
    <w:rsid w:val="00D83A4A"/>
    <w:rsid w:val="00D84390"/>
    <w:rsid w:val="00D84C75"/>
    <w:rsid w:val="00D84D35"/>
    <w:rsid w:val="00D869CC"/>
    <w:rsid w:val="00D9182C"/>
    <w:rsid w:val="00D936C7"/>
    <w:rsid w:val="00D93CA5"/>
    <w:rsid w:val="00D96909"/>
    <w:rsid w:val="00D97C0D"/>
    <w:rsid w:val="00DA0132"/>
    <w:rsid w:val="00DA04B5"/>
    <w:rsid w:val="00DA0FB7"/>
    <w:rsid w:val="00DA1853"/>
    <w:rsid w:val="00DA53C1"/>
    <w:rsid w:val="00DA54F1"/>
    <w:rsid w:val="00DA6067"/>
    <w:rsid w:val="00DA72A4"/>
    <w:rsid w:val="00DA7E53"/>
    <w:rsid w:val="00DB01A5"/>
    <w:rsid w:val="00DB1ACD"/>
    <w:rsid w:val="00DB20A8"/>
    <w:rsid w:val="00DC13D1"/>
    <w:rsid w:val="00DC24D2"/>
    <w:rsid w:val="00DC2791"/>
    <w:rsid w:val="00DC2C54"/>
    <w:rsid w:val="00DC32C5"/>
    <w:rsid w:val="00DC4B84"/>
    <w:rsid w:val="00DC5040"/>
    <w:rsid w:val="00DC50C9"/>
    <w:rsid w:val="00DC7E7D"/>
    <w:rsid w:val="00DD07E9"/>
    <w:rsid w:val="00DD1D5C"/>
    <w:rsid w:val="00DD5779"/>
    <w:rsid w:val="00DD6F9B"/>
    <w:rsid w:val="00DD77E0"/>
    <w:rsid w:val="00DE197D"/>
    <w:rsid w:val="00DE2D56"/>
    <w:rsid w:val="00DE2E00"/>
    <w:rsid w:val="00DE32B5"/>
    <w:rsid w:val="00DE372E"/>
    <w:rsid w:val="00DE7F5A"/>
    <w:rsid w:val="00DF1F48"/>
    <w:rsid w:val="00DF207D"/>
    <w:rsid w:val="00DF413F"/>
    <w:rsid w:val="00E0394B"/>
    <w:rsid w:val="00E06288"/>
    <w:rsid w:val="00E063C9"/>
    <w:rsid w:val="00E06798"/>
    <w:rsid w:val="00E067C5"/>
    <w:rsid w:val="00E119AF"/>
    <w:rsid w:val="00E12EEE"/>
    <w:rsid w:val="00E1716F"/>
    <w:rsid w:val="00E17AD0"/>
    <w:rsid w:val="00E20BE7"/>
    <w:rsid w:val="00E213C0"/>
    <w:rsid w:val="00E22FDA"/>
    <w:rsid w:val="00E24084"/>
    <w:rsid w:val="00E248E2"/>
    <w:rsid w:val="00E26FE5"/>
    <w:rsid w:val="00E27B95"/>
    <w:rsid w:val="00E3198D"/>
    <w:rsid w:val="00E328BA"/>
    <w:rsid w:val="00E34C80"/>
    <w:rsid w:val="00E41CBD"/>
    <w:rsid w:val="00E47D46"/>
    <w:rsid w:val="00E47FEC"/>
    <w:rsid w:val="00E50CD8"/>
    <w:rsid w:val="00E51AED"/>
    <w:rsid w:val="00E521DE"/>
    <w:rsid w:val="00E53A0F"/>
    <w:rsid w:val="00E54364"/>
    <w:rsid w:val="00E56093"/>
    <w:rsid w:val="00E5719D"/>
    <w:rsid w:val="00E6009A"/>
    <w:rsid w:val="00E63AF0"/>
    <w:rsid w:val="00E64F40"/>
    <w:rsid w:val="00E6695E"/>
    <w:rsid w:val="00E70BD0"/>
    <w:rsid w:val="00E7288D"/>
    <w:rsid w:val="00E72DAF"/>
    <w:rsid w:val="00E7326A"/>
    <w:rsid w:val="00E73CB6"/>
    <w:rsid w:val="00E74F2C"/>
    <w:rsid w:val="00E82218"/>
    <w:rsid w:val="00E853EE"/>
    <w:rsid w:val="00E93DE0"/>
    <w:rsid w:val="00E9515C"/>
    <w:rsid w:val="00E9671D"/>
    <w:rsid w:val="00E96F64"/>
    <w:rsid w:val="00EA2CE8"/>
    <w:rsid w:val="00EA3BBE"/>
    <w:rsid w:val="00EA4251"/>
    <w:rsid w:val="00EA7E7A"/>
    <w:rsid w:val="00EB33B8"/>
    <w:rsid w:val="00EB6851"/>
    <w:rsid w:val="00EC1169"/>
    <w:rsid w:val="00EC334A"/>
    <w:rsid w:val="00EC36B0"/>
    <w:rsid w:val="00EC7A7F"/>
    <w:rsid w:val="00EC7CC2"/>
    <w:rsid w:val="00ED0AD7"/>
    <w:rsid w:val="00ED40E5"/>
    <w:rsid w:val="00ED4601"/>
    <w:rsid w:val="00EE1686"/>
    <w:rsid w:val="00EE1A6B"/>
    <w:rsid w:val="00EE26A8"/>
    <w:rsid w:val="00EF06A9"/>
    <w:rsid w:val="00EF1B98"/>
    <w:rsid w:val="00F062E0"/>
    <w:rsid w:val="00F0779F"/>
    <w:rsid w:val="00F07910"/>
    <w:rsid w:val="00F13755"/>
    <w:rsid w:val="00F13A2F"/>
    <w:rsid w:val="00F1693F"/>
    <w:rsid w:val="00F17944"/>
    <w:rsid w:val="00F20337"/>
    <w:rsid w:val="00F20E6A"/>
    <w:rsid w:val="00F24379"/>
    <w:rsid w:val="00F247FF"/>
    <w:rsid w:val="00F25817"/>
    <w:rsid w:val="00F30562"/>
    <w:rsid w:val="00F32CAD"/>
    <w:rsid w:val="00F40045"/>
    <w:rsid w:val="00F41020"/>
    <w:rsid w:val="00F42619"/>
    <w:rsid w:val="00F4492E"/>
    <w:rsid w:val="00F47012"/>
    <w:rsid w:val="00F470E1"/>
    <w:rsid w:val="00F51469"/>
    <w:rsid w:val="00F51A47"/>
    <w:rsid w:val="00F51BEC"/>
    <w:rsid w:val="00F530B8"/>
    <w:rsid w:val="00F55126"/>
    <w:rsid w:val="00F55E76"/>
    <w:rsid w:val="00F579F8"/>
    <w:rsid w:val="00F57D13"/>
    <w:rsid w:val="00F60E7B"/>
    <w:rsid w:val="00F60E94"/>
    <w:rsid w:val="00F63325"/>
    <w:rsid w:val="00F6528D"/>
    <w:rsid w:val="00F663A6"/>
    <w:rsid w:val="00F66560"/>
    <w:rsid w:val="00F6662B"/>
    <w:rsid w:val="00F66D04"/>
    <w:rsid w:val="00F701CE"/>
    <w:rsid w:val="00F716E9"/>
    <w:rsid w:val="00F71C7F"/>
    <w:rsid w:val="00F72975"/>
    <w:rsid w:val="00F73B56"/>
    <w:rsid w:val="00F77E9C"/>
    <w:rsid w:val="00F81120"/>
    <w:rsid w:val="00F82CB7"/>
    <w:rsid w:val="00F86626"/>
    <w:rsid w:val="00F86DFC"/>
    <w:rsid w:val="00F87480"/>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B7E03"/>
    <w:rsid w:val="00FC2E66"/>
    <w:rsid w:val="00FC4A4A"/>
    <w:rsid w:val="00FC7E5F"/>
    <w:rsid w:val="00FD0162"/>
    <w:rsid w:val="00FD1BBD"/>
    <w:rsid w:val="00FD325A"/>
    <w:rsid w:val="00FD5064"/>
    <w:rsid w:val="00FE4A2D"/>
    <w:rsid w:val="00FF1C36"/>
    <w:rsid w:val="00FF2CD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7F89CB00-CCCD-4453-A078-4AC12F8A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 w:type="character" w:styleId="LineNumber">
    <w:name w:val="line number"/>
    <w:basedOn w:val="DefaultParagraphFont"/>
    <w:uiPriority w:val="99"/>
    <w:semiHidden/>
    <w:unhideWhenUsed/>
    <w:rsid w:val="00FD1B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 w:id="1231694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dynamic_shift_detecto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AC3D4-FB96-47A9-84C9-0A8D3B21B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8</Pages>
  <Words>27371</Words>
  <Characters>156018</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83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Christie Bahlai</cp:lastModifiedBy>
  <cp:revision>4</cp:revision>
  <dcterms:created xsi:type="dcterms:W3CDTF">2019-11-05T21:42:00Z</dcterms:created>
  <dcterms:modified xsi:type="dcterms:W3CDTF">2019-11-08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q9e45SqI"/&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